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r w:rsidRPr="00FE4109">
        <w:rPr>
          <w:noProof/>
        </w:rPr>
        <w:drawing>
          <wp:anchor distT="0" distB="0" distL="114300" distR="114300" simplePos="0" relativeHeight="251658240" behindDoc="1" locked="0" layoutInCell="1" allowOverlap="1" wp14:anchorId="0DBA91C7" wp14:editId="49774533">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E4109">
        <w:rPr>
          <w:color w:val="000000" w:themeColor="text1"/>
          <w:sz w:val="28"/>
          <w:szCs w:val="28"/>
          <w:lang w:val="en-US"/>
        </w:rPr>
        <w:t>Mediadesign</w:t>
      </w:r>
      <w:proofErr w:type="spellEnd"/>
      <w:r w:rsidR="00BA7FB3" w:rsidRPr="00FE4109">
        <w:rPr>
          <w:color w:val="000000" w:themeColor="text1"/>
          <w:sz w:val="28"/>
          <w:szCs w:val="28"/>
          <w:lang w:val="en-US"/>
        </w:rPr>
        <w:t xml:space="preserve"> </w:t>
      </w:r>
      <w:commentRangeStart w:id="0"/>
      <w:r w:rsidR="00C96511" w:rsidRPr="00FE4109">
        <w:rPr>
          <w:color w:val="000000" w:themeColor="text1"/>
          <w:sz w:val="28"/>
          <w:szCs w:val="28"/>
          <w:lang w:val="en-US"/>
        </w:rPr>
        <w:t>University</w:t>
      </w:r>
      <w:commentRangeEnd w:id="0"/>
      <w:r w:rsidR="00BA47E4">
        <w:rPr>
          <w:rStyle w:val="Kommentarzeichen"/>
        </w:rPr>
        <w:commentReference w:id="0"/>
      </w:r>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1525EF" w:rsidP="00612D33">
      <w:pPr>
        <w:spacing w:line="240" w:lineRule="auto"/>
        <w:jc w:val="right"/>
        <w:rPr>
          <w:sz w:val="28"/>
          <w:szCs w:val="28"/>
          <w:lang w:val="en-US"/>
        </w:rPr>
      </w:pPr>
      <w:r w:rsidRPr="00FE4109">
        <w:rPr>
          <w:sz w:val="28"/>
          <w:szCs w:val="28"/>
          <w:lang w:val="en-US"/>
        </w:rPr>
        <w:t>10</w:t>
      </w:r>
      <w:r w:rsidRPr="00FE4109">
        <w:rPr>
          <w:sz w:val="28"/>
          <w:szCs w:val="28"/>
          <w:vertAlign w:val="superscript"/>
          <w:lang w:val="en-US"/>
        </w:rPr>
        <w:t>th</w:t>
      </w:r>
      <w:r w:rsidRPr="00FE4109">
        <w:rPr>
          <w:sz w:val="28"/>
          <w:szCs w:val="28"/>
          <w:lang w:val="en-US"/>
        </w:rPr>
        <w:t xml:space="preserve"> February, </w:t>
      </w:r>
      <w:r w:rsidR="000522D6" w:rsidRPr="00FE4109">
        <w:rPr>
          <w:sz w:val="28"/>
          <w:szCs w:val="28"/>
          <w:lang w:val="en-US"/>
        </w:rPr>
        <w:t>201</w:t>
      </w:r>
      <w:r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Pr="00FE4109" w:rsidRDefault="000522D6" w:rsidP="00CB151E">
      <w:pPr>
        <w:spacing w:line="240" w:lineRule="auto"/>
        <w:jc w:val="center"/>
        <w:rPr>
          <w:color w:val="000000" w:themeColor="text1"/>
          <w:sz w:val="40"/>
          <w:szCs w:val="40"/>
          <w:lang w:val="en-US"/>
        </w:rPr>
      </w:pPr>
    </w:p>
    <w:p w:rsidR="000522D6"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Bachelor’s Thesis</w:t>
      </w:r>
    </w:p>
    <w:p w:rsidR="00BA7FB3" w:rsidRPr="00FE4109" w:rsidRDefault="00BA7FB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Felix Emmerich</w:t>
      </w:r>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Prof. Dr. Roland Klemke</w:t>
      </w:r>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Thomas Hummes</w:t>
      </w:r>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F2CD5" w:rsidRPr="00FE4109"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C24ACC" w:rsidRPr="00FE4109" w:rsidRDefault="00C96511" w:rsidP="009F2CD5">
      <w:pPr>
        <w:jc w:val="center"/>
        <w:rPr>
          <w:b/>
          <w:szCs w:val="24"/>
          <w:lang w:val="en-US"/>
        </w:rPr>
      </w:pPr>
      <w:r w:rsidRPr="00FE4109">
        <w:rPr>
          <w:b/>
          <w:szCs w:val="24"/>
          <w:lang w:val="en-US"/>
        </w:rPr>
        <w:t>Table of Contents</w:t>
      </w:r>
    </w:p>
    <w:p w:rsidR="00573617" w:rsidRPr="00573617"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r w:rsidR="00573617" w:rsidRPr="00573617">
        <w:rPr>
          <w:noProof/>
          <w:lang w:val="en-US"/>
        </w:rPr>
        <w:t>1</w:t>
      </w:r>
      <w:r w:rsidR="00573617" w:rsidRPr="00573617">
        <w:rPr>
          <w:rFonts w:asciiTheme="minorHAnsi" w:eastAsiaTheme="minorEastAsia" w:hAnsiTheme="minorHAnsi" w:cstheme="minorBidi"/>
          <w:noProof/>
          <w:sz w:val="22"/>
          <w:szCs w:val="22"/>
          <w:lang w:val="en-US"/>
        </w:rPr>
        <w:tab/>
      </w:r>
      <w:r w:rsidR="00573617" w:rsidRPr="00573617">
        <w:rPr>
          <w:noProof/>
          <w:lang w:val="en-US"/>
        </w:rPr>
        <w:t>Background</w:t>
      </w:r>
      <w:r w:rsidR="00573617" w:rsidRPr="00573617">
        <w:rPr>
          <w:noProof/>
          <w:lang w:val="en-US"/>
        </w:rPr>
        <w:tab/>
      </w:r>
      <w:r w:rsidR="00573617">
        <w:rPr>
          <w:noProof/>
        </w:rPr>
        <w:fldChar w:fldCharType="begin"/>
      </w:r>
      <w:r w:rsidR="00573617" w:rsidRPr="00573617">
        <w:rPr>
          <w:noProof/>
          <w:lang w:val="en-US"/>
        </w:rPr>
        <w:instrText xml:space="preserve"> PAGEREF _Toc473653380 \h </w:instrText>
      </w:r>
      <w:r w:rsidR="00573617">
        <w:rPr>
          <w:noProof/>
        </w:rPr>
      </w:r>
      <w:r w:rsidR="00573617">
        <w:rPr>
          <w:noProof/>
        </w:rPr>
        <w:fldChar w:fldCharType="separate"/>
      </w:r>
      <w:r w:rsidR="00573617" w:rsidRPr="00573617">
        <w:rPr>
          <w:noProof/>
          <w:lang w:val="en-US"/>
        </w:rPr>
        <w:t>3</w:t>
      </w:r>
      <w:r w:rsidR="00573617">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1.1</w:t>
      </w:r>
      <w:r w:rsidRPr="00573617">
        <w:rPr>
          <w:rFonts w:asciiTheme="minorHAnsi" w:eastAsiaTheme="minorEastAsia" w:hAnsiTheme="minorHAnsi" w:cstheme="minorBidi"/>
          <w:noProof/>
          <w:sz w:val="22"/>
          <w:szCs w:val="22"/>
          <w:lang w:val="en-US"/>
        </w:rPr>
        <w:tab/>
      </w:r>
      <w:r w:rsidRPr="007F2A18">
        <w:rPr>
          <w:noProof/>
          <w:lang w:val="en-US"/>
        </w:rPr>
        <w:t>Introduction</w:t>
      </w:r>
      <w:r w:rsidRPr="00573617">
        <w:rPr>
          <w:noProof/>
          <w:lang w:val="en-US"/>
        </w:rPr>
        <w:tab/>
      </w:r>
      <w:r>
        <w:rPr>
          <w:noProof/>
        </w:rPr>
        <w:fldChar w:fldCharType="begin"/>
      </w:r>
      <w:r w:rsidRPr="00573617">
        <w:rPr>
          <w:noProof/>
          <w:lang w:val="en-US"/>
        </w:rPr>
        <w:instrText xml:space="preserve"> PAGEREF _Toc473653381 \h </w:instrText>
      </w:r>
      <w:r>
        <w:rPr>
          <w:noProof/>
        </w:rPr>
      </w:r>
      <w:r>
        <w:rPr>
          <w:noProof/>
        </w:rPr>
        <w:fldChar w:fldCharType="separate"/>
      </w:r>
      <w:r w:rsidRPr="00573617">
        <w:rPr>
          <w:noProof/>
          <w:lang w:val="en-US"/>
        </w:rPr>
        <w:t>3</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1.2</w:t>
      </w:r>
      <w:r w:rsidRPr="00573617">
        <w:rPr>
          <w:rFonts w:asciiTheme="minorHAnsi" w:eastAsiaTheme="minorEastAsia" w:hAnsiTheme="minorHAnsi" w:cstheme="minorBidi"/>
          <w:noProof/>
          <w:sz w:val="22"/>
          <w:szCs w:val="22"/>
          <w:lang w:val="en-US"/>
        </w:rPr>
        <w:tab/>
      </w:r>
      <w:r w:rsidRPr="007F2A18">
        <w:rPr>
          <w:noProof/>
          <w:lang w:val="en-US"/>
        </w:rPr>
        <w:t>Motivation</w:t>
      </w:r>
      <w:r w:rsidRPr="00573617">
        <w:rPr>
          <w:noProof/>
          <w:lang w:val="en-US"/>
        </w:rPr>
        <w:tab/>
      </w:r>
      <w:r>
        <w:rPr>
          <w:noProof/>
        </w:rPr>
        <w:fldChar w:fldCharType="begin"/>
      </w:r>
      <w:r w:rsidRPr="00573617">
        <w:rPr>
          <w:noProof/>
          <w:lang w:val="en-US"/>
        </w:rPr>
        <w:instrText xml:space="preserve"> PAGEREF _Toc473653382 \h </w:instrText>
      </w:r>
      <w:r>
        <w:rPr>
          <w:noProof/>
        </w:rPr>
      </w:r>
      <w:r>
        <w:rPr>
          <w:noProof/>
        </w:rPr>
        <w:fldChar w:fldCharType="separate"/>
      </w:r>
      <w:r w:rsidRPr="00573617">
        <w:rPr>
          <w:noProof/>
          <w:lang w:val="en-US"/>
        </w:rPr>
        <w:t>3</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1.3</w:t>
      </w:r>
      <w:r w:rsidRPr="00573617">
        <w:rPr>
          <w:rFonts w:asciiTheme="minorHAnsi" w:eastAsiaTheme="minorEastAsia" w:hAnsiTheme="minorHAnsi" w:cstheme="minorBidi"/>
          <w:noProof/>
          <w:sz w:val="22"/>
          <w:szCs w:val="22"/>
          <w:lang w:val="en-US"/>
        </w:rPr>
        <w:tab/>
      </w:r>
      <w:r w:rsidRPr="007F2A18">
        <w:rPr>
          <w:noProof/>
          <w:lang w:val="en-US"/>
        </w:rPr>
        <w:t>Related Work</w:t>
      </w:r>
      <w:r w:rsidRPr="00573617">
        <w:rPr>
          <w:noProof/>
          <w:lang w:val="en-US"/>
        </w:rPr>
        <w:tab/>
      </w:r>
      <w:r>
        <w:rPr>
          <w:noProof/>
        </w:rPr>
        <w:fldChar w:fldCharType="begin"/>
      </w:r>
      <w:r w:rsidRPr="00573617">
        <w:rPr>
          <w:noProof/>
          <w:lang w:val="en-US"/>
        </w:rPr>
        <w:instrText xml:space="preserve"> PAGEREF _Toc473653383 \h </w:instrText>
      </w:r>
      <w:r>
        <w:rPr>
          <w:noProof/>
        </w:rPr>
      </w:r>
      <w:r>
        <w:rPr>
          <w:noProof/>
        </w:rPr>
        <w:fldChar w:fldCharType="separate"/>
      </w:r>
      <w:r w:rsidRPr="00573617">
        <w:rPr>
          <w:noProof/>
          <w:lang w:val="en-US"/>
        </w:rPr>
        <w:t>4</w:t>
      </w:r>
      <w:r>
        <w:rPr>
          <w:noProof/>
        </w:rPr>
        <w:fldChar w:fldCharType="end"/>
      </w:r>
    </w:p>
    <w:p w:rsidR="00573617" w:rsidRPr="00573617" w:rsidRDefault="00573617">
      <w:pPr>
        <w:pStyle w:val="Verzeichnis1"/>
        <w:tabs>
          <w:tab w:val="left" w:pos="440"/>
          <w:tab w:val="right" w:leader="dot" w:pos="9061"/>
        </w:tabs>
        <w:rPr>
          <w:rFonts w:asciiTheme="minorHAnsi" w:eastAsiaTheme="minorEastAsia" w:hAnsiTheme="minorHAnsi" w:cstheme="minorBidi"/>
          <w:noProof/>
          <w:sz w:val="22"/>
          <w:szCs w:val="22"/>
          <w:lang w:val="en-US"/>
        </w:rPr>
      </w:pPr>
      <w:r w:rsidRPr="00573617">
        <w:rPr>
          <w:noProof/>
          <w:lang w:val="en-US"/>
        </w:rPr>
        <w:t>2</w:t>
      </w:r>
      <w:r w:rsidRPr="00573617">
        <w:rPr>
          <w:rFonts w:asciiTheme="minorHAnsi" w:eastAsiaTheme="minorEastAsia" w:hAnsiTheme="minorHAnsi" w:cstheme="minorBidi"/>
          <w:noProof/>
          <w:sz w:val="22"/>
          <w:szCs w:val="22"/>
          <w:lang w:val="en-US"/>
        </w:rPr>
        <w:tab/>
      </w:r>
      <w:r w:rsidRPr="00573617">
        <w:rPr>
          <w:noProof/>
          <w:lang w:val="en-US"/>
        </w:rPr>
        <w:t>Literature Review</w:t>
      </w:r>
      <w:r w:rsidRPr="00573617">
        <w:rPr>
          <w:noProof/>
          <w:lang w:val="en-US"/>
        </w:rPr>
        <w:tab/>
      </w:r>
      <w:r>
        <w:rPr>
          <w:noProof/>
        </w:rPr>
        <w:fldChar w:fldCharType="begin"/>
      </w:r>
      <w:r w:rsidRPr="00573617">
        <w:rPr>
          <w:noProof/>
          <w:lang w:val="en-US"/>
        </w:rPr>
        <w:instrText xml:space="preserve"> PAGEREF _Toc473653384 \h </w:instrText>
      </w:r>
      <w:r>
        <w:rPr>
          <w:noProof/>
        </w:rPr>
      </w:r>
      <w:r>
        <w:rPr>
          <w:noProof/>
        </w:rPr>
        <w:fldChar w:fldCharType="separate"/>
      </w:r>
      <w:r w:rsidRPr="00573617">
        <w:rPr>
          <w:noProof/>
          <w:lang w:val="en-US"/>
        </w:rPr>
        <w:t>5</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2.1</w:t>
      </w:r>
      <w:r w:rsidRPr="00573617">
        <w:rPr>
          <w:rFonts w:asciiTheme="minorHAnsi" w:eastAsiaTheme="minorEastAsia" w:hAnsiTheme="minorHAnsi" w:cstheme="minorBidi"/>
          <w:noProof/>
          <w:sz w:val="22"/>
          <w:szCs w:val="22"/>
          <w:lang w:val="en-US"/>
        </w:rPr>
        <w:tab/>
      </w:r>
      <w:r w:rsidRPr="007F2A18">
        <w:rPr>
          <w:noProof/>
          <w:lang w:val="en-US"/>
        </w:rPr>
        <w:t>Augmented Reality</w:t>
      </w:r>
      <w:r w:rsidRPr="00573617">
        <w:rPr>
          <w:noProof/>
          <w:lang w:val="en-US"/>
        </w:rPr>
        <w:tab/>
      </w:r>
      <w:r>
        <w:rPr>
          <w:noProof/>
        </w:rPr>
        <w:fldChar w:fldCharType="begin"/>
      </w:r>
      <w:r w:rsidRPr="00573617">
        <w:rPr>
          <w:noProof/>
          <w:lang w:val="en-US"/>
        </w:rPr>
        <w:instrText xml:space="preserve"> PAGEREF _Toc473653385 \h </w:instrText>
      </w:r>
      <w:r>
        <w:rPr>
          <w:noProof/>
        </w:rPr>
      </w:r>
      <w:r>
        <w:rPr>
          <w:noProof/>
        </w:rPr>
        <w:fldChar w:fldCharType="separate"/>
      </w:r>
      <w:r w:rsidRPr="00573617">
        <w:rPr>
          <w:noProof/>
          <w:lang w:val="en-US"/>
        </w:rPr>
        <w:t>5</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2.1.1</w:t>
      </w:r>
      <w:r w:rsidRPr="00573617">
        <w:rPr>
          <w:rFonts w:asciiTheme="minorHAnsi" w:eastAsiaTheme="minorEastAsia" w:hAnsiTheme="minorHAnsi" w:cstheme="minorBidi"/>
          <w:noProof/>
          <w:sz w:val="22"/>
          <w:szCs w:val="22"/>
          <w:lang w:val="en-US"/>
        </w:rPr>
        <w:tab/>
      </w:r>
      <w:r w:rsidRPr="00573617">
        <w:rPr>
          <w:noProof/>
          <w:lang w:val="en-US"/>
        </w:rPr>
        <w:t>Definitions and classifications</w:t>
      </w:r>
      <w:r w:rsidRPr="00573617">
        <w:rPr>
          <w:noProof/>
          <w:lang w:val="en-US"/>
        </w:rPr>
        <w:tab/>
      </w:r>
      <w:r>
        <w:rPr>
          <w:noProof/>
        </w:rPr>
        <w:fldChar w:fldCharType="begin"/>
      </w:r>
      <w:r w:rsidRPr="00573617">
        <w:rPr>
          <w:noProof/>
          <w:lang w:val="en-US"/>
        </w:rPr>
        <w:instrText xml:space="preserve"> PAGEREF _Toc473653386 \h </w:instrText>
      </w:r>
      <w:r>
        <w:rPr>
          <w:noProof/>
        </w:rPr>
      </w:r>
      <w:r>
        <w:rPr>
          <w:noProof/>
        </w:rPr>
        <w:fldChar w:fldCharType="separate"/>
      </w:r>
      <w:r w:rsidRPr="00573617">
        <w:rPr>
          <w:noProof/>
          <w:lang w:val="en-US"/>
        </w:rPr>
        <w:t>5</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2.1.2</w:t>
      </w:r>
      <w:r w:rsidRPr="00573617">
        <w:rPr>
          <w:rFonts w:asciiTheme="minorHAnsi" w:eastAsiaTheme="minorEastAsia" w:hAnsiTheme="minorHAnsi" w:cstheme="minorBidi"/>
          <w:noProof/>
          <w:sz w:val="22"/>
          <w:szCs w:val="22"/>
          <w:lang w:val="en-US"/>
        </w:rPr>
        <w:tab/>
      </w:r>
      <w:r w:rsidRPr="00573617">
        <w:rPr>
          <w:noProof/>
          <w:lang w:val="en-US"/>
        </w:rPr>
        <w:t>Approaches</w:t>
      </w:r>
      <w:r w:rsidRPr="00573617">
        <w:rPr>
          <w:noProof/>
          <w:lang w:val="en-US"/>
        </w:rPr>
        <w:tab/>
      </w:r>
      <w:r>
        <w:rPr>
          <w:noProof/>
        </w:rPr>
        <w:fldChar w:fldCharType="begin"/>
      </w:r>
      <w:r w:rsidRPr="00573617">
        <w:rPr>
          <w:noProof/>
          <w:lang w:val="en-US"/>
        </w:rPr>
        <w:instrText xml:space="preserve"> PAGEREF _Toc473653387 \h </w:instrText>
      </w:r>
      <w:r>
        <w:rPr>
          <w:noProof/>
        </w:rPr>
      </w:r>
      <w:r>
        <w:rPr>
          <w:noProof/>
        </w:rPr>
        <w:fldChar w:fldCharType="separate"/>
      </w:r>
      <w:r w:rsidRPr="00573617">
        <w:rPr>
          <w:noProof/>
          <w:lang w:val="en-US"/>
        </w:rPr>
        <w:t>8</w:t>
      </w:r>
      <w:r>
        <w:rPr>
          <w:noProof/>
        </w:rPr>
        <w:fldChar w:fldCharType="end"/>
      </w:r>
    </w:p>
    <w:p w:rsidR="00573617" w:rsidRPr="00573617" w:rsidRDefault="00573617">
      <w:pPr>
        <w:pStyle w:val="Verzeichnis4"/>
        <w:tabs>
          <w:tab w:val="left" w:pos="1760"/>
          <w:tab w:val="right" w:leader="dot" w:pos="9061"/>
        </w:tabs>
        <w:rPr>
          <w:rFonts w:asciiTheme="minorHAnsi" w:eastAsiaTheme="minorEastAsia" w:hAnsiTheme="minorHAnsi" w:cstheme="minorBidi"/>
          <w:noProof/>
          <w:sz w:val="22"/>
          <w:szCs w:val="22"/>
          <w:lang w:val="en-US"/>
        </w:rPr>
      </w:pPr>
      <w:r w:rsidRPr="00573617">
        <w:rPr>
          <w:noProof/>
          <w:lang w:val="en-US"/>
          <w:specVanish/>
        </w:rPr>
        <w:t>2.1.2.1</w:t>
      </w:r>
      <w:r w:rsidRPr="00573617">
        <w:rPr>
          <w:rFonts w:asciiTheme="minorHAnsi" w:eastAsiaTheme="minorEastAsia" w:hAnsiTheme="minorHAnsi" w:cstheme="minorBidi"/>
          <w:noProof/>
          <w:sz w:val="22"/>
          <w:szCs w:val="22"/>
          <w:lang w:val="en-US"/>
        </w:rPr>
        <w:tab/>
      </w:r>
      <w:r w:rsidRPr="00573617">
        <w:rPr>
          <w:noProof/>
          <w:lang w:val="en-US"/>
        </w:rPr>
        <w:t>Augmentation basis</w:t>
      </w:r>
      <w:r w:rsidRPr="00573617">
        <w:rPr>
          <w:noProof/>
          <w:lang w:val="en-US"/>
        </w:rPr>
        <w:tab/>
      </w:r>
      <w:r>
        <w:rPr>
          <w:noProof/>
        </w:rPr>
        <w:fldChar w:fldCharType="begin"/>
      </w:r>
      <w:r w:rsidRPr="00573617">
        <w:rPr>
          <w:noProof/>
          <w:lang w:val="en-US"/>
        </w:rPr>
        <w:instrText xml:space="preserve"> PAGEREF _Toc473653388 \h </w:instrText>
      </w:r>
      <w:r>
        <w:rPr>
          <w:noProof/>
        </w:rPr>
      </w:r>
      <w:r>
        <w:rPr>
          <w:noProof/>
        </w:rPr>
        <w:fldChar w:fldCharType="separate"/>
      </w:r>
      <w:r w:rsidRPr="00573617">
        <w:rPr>
          <w:noProof/>
          <w:lang w:val="en-US"/>
        </w:rPr>
        <w:t>9</w:t>
      </w:r>
      <w:r>
        <w:rPr>
          <w:noProof/>
        </w:rPr>
        <w:fldChar w:fldCharType="end"/>
      </w:r>
    </w:p>
    <w:p w:rsidR="00573617" w:rsidRPr="00573617" w:rsidRDefault="00573617">
      <w:pPr>
        <w:pStyle w:val="Verzeichnis4"/>
        <w:tabs>
          <w:tab w:val="left" w:pos="1760"/>
          <w:tab w:val="right" w:leader="dot" w:pos="9061"/>
        </w:tabs>
        <w:rPr>
          <w:rFonts w:asciiTheme="minorHAnsi" w:eastAsiaTheme="minorEastAsia" w:hAnsiTheme="minorHAnsi" w:cstheme="minorBidi"/>
          <w:noProof/>
          <w:sz w:val="22"/>
          <w:szCs w:val="22"/>
          <w:lang w:val="en-US"/>
        </w:rPr>
      </w:pPr>
      <w:r w:rsidRPr="00573617">
        <w:rPr>
          <w:noProof/>
          <w:lang w:val="en-US"/>
          <w:specVanish/>
        </w:rPr>
        <w:t>2.1.2.2</w:t>
      </w:r>
      <w:r w:rsidRPr="00573617">
        <w:rPr>
          <w:rFonts w:asciiTheme="minorHAnsi" w:eastAsiaTheme="minorEastAsia" w:hAnsiTheme="minorHAnsi" w:cstheme="minorBidi"/>
          <w:noProof/>
          <w:sz w:val="22"/>
          <w:szCs w:val="22"/>
          <w:lang w:val="en-US"/>
        </w:rPr>
        <w:tab/>
      </w:r>
      <w:r w:rsidRPr="00573617">
        <w:rPr>
          <w:noProof/>
          <w:lang w:val="en-US"/>
        </w:rPr>
        <w:t>Technology</w:t>
      </w:r>
      <w:r w:rsidRPr="00573617">
        <w:rPr>
          <w:noProof/>
          <w:lang w:val="en-US"/>
        </w:rPr>
        <w:tab/>
      </w:r>
      <w:r>
        <w:rPr>
          <w:noProof/>
        </w:rPr>
        <w:fldChar w:fldCharType="begin"/>
      </w:r>
      <w:r w:rsidRPr="00573617">
        <w:rPr>
          <w:noProof/>
          <w:lang w:val="en-US"/>
        </w:rPr>
        <w:instrText xml:space="preserve"> PAGEREF _Toc473653389 \h </w:instrText>
      </w:r>
      <w:r>
        <w:rPr>
          <w:noProof/>
        </w:rPr>
      </w:r>
      <w:r>
        <w:rPr>
          <w:noProof/>
        </w:rPr>
        <w:fldChar w:fldCharType="separate"/>
      </w:r>
      <w:r w:rsidRPr="00573617">
        <w:rPr>
          <w:noProof/>
          <w:lang w:val="en-US"/>
        </w:rPr>
        <w:t>10</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2.1.3</w:t>
      </w:r>
      <w:r w:rsidRPr="00573617">
        <w:rPr>
          <w:rFonts w:asciiTheme="minorHAnsi" w:eastAsiaTheme="minorEastAsia" w:hAnsiTheme="minorHAnsi" w:cstheme="minorBidi"/>
          <w:noProof/>
          <w:sz w:val="22"/>
          <w:szCs w:val="22"/>
          <w:lang w:val="en-US"/>
        </w:rPr>
        <w:tab/>
      </w:r>
      <w:r w:rsidRPr="00573617">
        <w:rPr>
          <w:noProof/>
          <w:lang w:val="en-US"/>
        </w:rPr>
        <w:t>Applications</w:t>
      </w:r>
      <w:r w:rsidRPr="00573617">
        <w:rPr>
          <w:noProof/>
          <w:lang w:val="en-US"/>
        </w:rPr>
        <w:tab/>
      </w:r>
      <w:r>
        <w:rPr>
          <w:noProof/>
        </w:rPr>
        <w:fldChar w:fldCharType="begin"/>
      </w:r>
      <w:r w:rsidRPr="00573617">
        <w:rPr>
          <w:noProof/>
          <w:lang w:val="en-US"/>
        </w:rPr>
        <w:instrText xml:space="preserve"> PAGEREF _Toc473653390 \h </w:instrText>
      </w:r>
      <w:r>
        <w:rPr>
          <w:noProof/>
        </w:rPr>
      </w:r>
      <w:r>
        <w:rPr>
          <w:noProof/>
        </w:rPr>
        <w:fldChar w:fldCharType="separate"/>
      </w:r>
      <w:r w:rsidRPr="00573617">
        <w:rPr>
          <w:noProof/>
          <w:lang w:val="en-US"/>
        </w:rPr>
        <w:t>11</w:t>
      </w:r>
      <w:r>
        <w:rPr>
          <w:noProof/>
        </w:rPr>
        <w:fldChar w:fldCharType="end"/>
      </w:r>
    </w:p>
    <w:p w:rsidR="00573617" w:rsidRPr="00573617" w:rsidRDefault="00573617">
      <w:pPr>
        <w:pStyle w:val="Verzeichnis4"/>
        <w:tabs>
          <w:tab w:val="left" w:pos="1760"/>
          <w:tab w:val="right" w:leader="dot" w:pos="9061"/>
        </w:tabs>
        <w:rPr>
          <w:rFonts w:asciiTheme="minorHAnsi" w:eastAsiaTheme="minorEastAsia" w:hAnsiTheme="minorHAnsi" w:cstheme="minorBidi"/>
          <w:noProof/>
          <w:sz w:val="22"/>
          <w:szCs w:val="22"/>
          <w:lang w:val="en-US"/>
        </w:rPr>
      </w:pPr>
      <w:r w:rsidRPr="00573617">
        <w:rPr>
          <w:noProof/>
          <w:lang w:val="en-US"/>
          <w:specVanish/>
        </w:rPr>
        <w:t>2.1.3.1</w:t>
      </w:r>
      <w:r w:rsidRPr="00573617">
        <w:rPr>
          <w:rFonts w:asciiTheme="minorHAnsi" w:eastAsiaTheme="minorEastAsia" w:hAnsiTheme="minorHAnsi" w:cstheme="minorBidi"/>
          <w:noProof/>
          <w:sz w:val="22"/>
          <w:szCs w:val="22"/>
          <w:lang w:val="en-US"/>
        </w:rPr>
        <w:tab/>
      </w:r>
      <w:r w:rsidRPr="00573617">
        <w:rPr>
          <w:noProof/>
          <w:lang w:val="en-US"/>
        </w:rPr>
        <w:t>Commercial</w:t>
      </w:r>
      <w:r w:rsidRPr="00573617">
        <w:rPr>
          <w:noProof/>
          <w:lang w:val="en-US"/>
        </w:rPr>
        <w:tab/>
      </w:r>
      <w:r>
        <w:rPr>
          <w:noProof/>
        </w:rPr>
        <w:fldChar w:fldCharType="begin"/>
      </w:r>
      <w:r w:rsidRPr="00573617">
        <w:rPr>
          <w:noProof/>
          <w:lang w:val="en-US"/>
        </w:rPr>
        <w:instrText xml:space="preserve"> PAGEREF _Toc473653391 \h </w:instrText>
      </w:r>
      <w:r>
        <w:rPr>
          <w:noProof/>
        </w:rPr>
      </w:r>
      <w:r>
        <w:rPr>
          <w:noProof/>
        </w:rPr>
        <w:fldChar w:fldCharType="separate"/>
      </w:r>
      <w:r w:rsidRPr="00573617">
        <w:rPr>
          <w:noProof/>
          <w:lang w:val="en-US"/>
        </w:rPr>
        <w:t>11</w:t>
      </w:r>
      <w:r>
        <w:rPr>
          <w:noProof/>
        </w:rPr>
        <w:fldChar w:fldCharType="end"/>
      </w:r>
    </w:p>
    <w:p w:rsidR="00573617" w:rsidRPr="00573617" w:rsidRDefault="00573617">
      <w:pPr>
        <w:pStyle w:val="Verzeichnis4"/>
        <w:tabs>
          <w:tab w:val="left" w:pos="1760"/>
          <w:tab w:val="right" w:leader="dot" w:pos="9061"/>
        </w:tabs>
        <w:rPr>
          <w:rFonts w:asciiTheme="minorHAnsi" w:eastAsiaTheme="minorEastAsia" w:hAnsiTheme="minorHAnsi" w:cstheme="minorBidi"/>
          <w:noProof/>
          <w:sz w:val="22"/>
          <w:szCs w:val="22"/>
          <w:lang w:val="en-US"/>
        </w:rPr>
      </w:pPr>
      <w:r w:rsidRPr="00573617">
        <w:rPr>
          <w:noProof/>
          <w:lang w:val="en-US"/>
          <w:specVanish/>
        </w:rPr>
        <w:t>2.1.3.2</w:t>
      </w:r>
      <w:r w:rsidRPr="00573617">
        <w:rPr>
          <w:rFonts w:asciiTheme="minorHAnsi" w:eastAsiaTheme="minorEastAsia" w:hAnsiTheme="minorHAnsi" w:cstheme="minorBidi"/>
          <w:noProof/>
          <w:sz w:val="22"/>
          <w:szCs w:val="22"/>
          <w:lang w:val="en-US"/>
        </w:rPr>
        <w:tab/>
      </w:r>
      <w:r w:rsidRPr="00573617">
        <w:rPr>
          <w:noProof/>
          <w:lang w:val="en-US"/>
        </w:rPr>
        <w:t>Education and expertise transfer</w:t>
      </w:r>
      <w:r w:rsidRPr="00573617">
        <w:rPr>
          <w:noProof/>
          <w:lang w:val="en-US"/>
        </w:rPr>
        <w:tab/>
      </w:r>
      <w:r>
        <w:rPr>
          <w:noProof/>
        </w:rPr>
        <w:fldChar w:fldCharType="begin"/>
      </w:r>
      <w:r w:rsidRPr="00573617">
        <w:rPr>
          <w:noProof/>
          <w:lang w:val="en-US"/>
        </w:rPr>
        <w:instrText xml:space="preserve"> PAGEREF _Toc473653392 \h </w:instrText>
      </w:r>
      <w:r>
        <w:rPr>
          <w:noProof/>
        </w:rPr>
      </w:r>
      <w:r>
        <w:rPr>
          <w:noProof/>
        </w:rPr>
        <w:fldChar w:fldCharType="separate"/>
      </w:r>
      <w:r w:rsidRPr="00573617">
        <w:rPr>
          <w:noProof/>
          <w:lang w:val="en-US"/>
        </w:rPr>
        <w:t>12</w:t>
      </w:r>
      <w:r>
        <w:rPr>
          <w:noProof/>
        </w:rPr>
        <w:fldChar w:fldCharType="end"/>
      </w:r>
    </w:p>
    <w:p w:rsidR="00573617" w:rsidRPr="00573617" w:rsidRDefault="00573617">
      <w:pPr>
        <w:pStyle w:val="Verzeichnis4"/>
        <w:tabs>
          <w:tab w:val="left" w:pos="1760"/>
          <w:tab w:val="right" w:leader="dot" w:pos="9061"/>
        </w:tabs>
        <w:rPr>
          <w:rFonts w:asciiTheme="minorHAnsi" w:eastAsiaTheme="minorEastAsia" w:hAnsiTheme="minorHAnsi" w:cstheme="minorBidi"/>
          <w:noProof/>
          <w:sz w:val="22"/>
          <w:szCs w:val="22"/>
          <w:lang w:val="en-US"/>
        </w:rPr>
      </w:pPr>
      <w:r w:rsidRPr="00573617">
        <w:rPr>
          <w:noProof/>
          <w:lang w:val="en-US"/>
          <w:specVanish/>
        </w:rPr>
        <w:t>2.1.3.3</w:t>
      </w:r>
      <w:r w:rsidRPr="00573617">
        <w:rPr>
          <w:rFonts w:asciiTheme="minorHAnsi" w:eastAsiaTheme="minorEastAsia" w:hAnsiTheme="minorHAnsi" w:cstheme="minorBidi"/>
          <w:noProof/>
          <w:sz w:val="22"/>
          <w:szCs w:val="22"/>
          <w:lang w:val="en-US"/>
        </w:rPr>
        <w:tab/>
      </w:r>
      <w:r w:rsidRPr="00573617">
        <w:rPr>
          <w:noProof/>
          <w:lang w:val="en-US"/>
        </w:rPr>
        <w:t>Augmented Reality games</w:t>
      </w:r>
      <w:r w:rsidRPr="00573617">
        <w:rPr>
          <w:noProof/>
          <w:lang w:val="en-US"/>
        </w:rPr>
        <w:tab/>
      </w:r>
      <w:r>
        <w:rPr>
          <w:noProof/>
        </w:rPr>
        <w:fldChar w:fldCharType="begin"/>
      </w:r>
      <w:r w:rsidRPr="00573617">
        <w:rPr>
          <w:noProof/>
          <w:lang w:val="en-US"/>
        </w:rPr>
        <w:instrText xml:space="preserve"> PAGEREF _Toc473653393 \h </w:instrText>
      </w:r>
      <w:r>
        <w:rPr>
          <w:noProof/>
        </w:rPr>
      </w:r>
      <w:r>
        <w:rPr>
          <w:noProof/>
        </w:rPr>
        <w:fldChar w:fldCharType="separate"/>
      </w:r>
      <w:r w:rsidRPr="00573617">
        <w:rPr>
          <w:noProof/>
          <w:lang w:val="en-US"/>
        </w:rPr>
        <w:t>14</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2.1.4</w:t>
      </w:r>
      <w:r w:rsidRPr="00573617">
        <w:rPr>
          <w:rFonts w:asciiTheme="minorHAnsi" w:eastAsiaTheme="minorEastAsia" w:hAnsiTheme="minorHAnsi" w:cstheme="minorBidi"/>
          <w:noProof/>
          <w:sz w:val="22"/>
          <w:szCs w:val="22"/>
          <w:lang w:val="en-US"/>
        </w:rPr>
        <w:tab/>
      </w:r>
      <w:r w:rsidRPr="00573617">
        <w:rPr>
          <w:noProof/>
          <w:lang w:val="en-US"/>
        </w:rPr>
        <w:t>Outlook</w:t>
      </w:r>
      <w:r w:rsidRPr="00573617">
        <w:rPr>
          <w:noProof/>
          <w:lang w:val="en-US"/>
        </w:rPr>
        <w:tab/>
      </w:r>
      <w:r>
        <w:rPr>
          <w:noProof/>
        </w:rPr>
        <w:fldChar w:fldCharType="begin"/>
      </w:r>
      <w:r w:rsidRPr="00573617">
        <w:rPr>
          <w:noProof/>
          <w:lang w:val="en-US"/>
        </w:rPr>
        <w:instrText xml:space="preserve"> PAGEREF _Toc473653394 \h </w:instrText>
      </w:r>
      <w:r>
        <w:rPr>
          <w:noProof/>
        </w:rPr>
      </w:r>
      <w:r>
        <w:rPr>
          <w:noProof/>
        </w:rPr>
        <w:fldChar w:fldCharType="separate"/>
      </w:r>
      <w:r w:rsidRPr="00573617">
        <w:rPr>
          <w:noProof/>
          <w:lang w:val="en-US"/>
        </w:rPr>
        <w:t>15</w:t>
      </w:r>
      <w:r>
        <w:rPr>
          <w:noProof/>
        </w:rPr>
        <w:fldChar w:fldCharType="end"/>
      </w:r>
    </w:p>
    <w:p w:rsidR="00573617" w:rsidRPr="00573617" w:rsidRDefault="00573617">
      <w:pPr>
        <w:pStyle w:val="Verzeichnis4"/>
        <w:tabs>
          <w:tab w:val="left" w:pos="1760"/>
          <w:tab w:val="right" w:leader="dot" w:pos="9061"/>
        </w:tabs>
        <w:rPr>
          <w:rFonts w:asciiTheme="minorHAnsi" w:eastAsiaTheme="minorEastAsia" w:hAnsiTheme="minorHAnsi" w:cstheme="minorBidi"/>
          <w:noProof/>
          <w:sz w:val="22"/>
          <w:szCs w:val="22"/>
          <w:lang w:val="en-US"/>
        </w:rPr>
      </w:pPr>
      <w:r w:rsidRPr="00573617">
        <w:rPr>
          <w:noProof/>
          <w:lang w:val="en-US"/>
          <w:specVanish/>
        </w:rPr>
        <w:t>2.1.4.1</w:t>
      </w:r>
      <w:r w:rsidRPr="00573617">
        <w:rPr>
          <w:rFonts w:asciiTheme="minorHAnsi" w:eastAsiaTheme="minorEastAsia" w:hAnsiTheme="minorHAnsi" w:cstheme="minorBidi"/>
          <w:noProof/>
          <w:sz w:val="22"/>
          <w:szCs w:val="22"/>
          <w:lang w:val="en-US"/>
        </w:rPr>
        <w:tab/>
      </w:r>
      <w:r w:rsidRPr="00573617">
        <w:rPr>
          <w:noProof/>
          <w:lang w:val="en-US"/>
        </w:rPr>
        <w:t>Possibilities</w:t>
      </w:r>
      <w:r w:rsidRPr="00573617">
        <w:rPr>
          <w:noProof/>
          <w:lang w:val="en-US"/>
        </w:rPr>
        <w:tab/>
      </w:r>
      <w:r>
        <w:rPr>
          <w:noProof/>
        </w:rPr>
        <w:fldChar w:fldCharType="begin"/>
      </w:r>
      <w:r w:rsidRPr="00573617">
        <w:rPr>
          <w:noProof/>
          <w:lang w:val="en-US"/>
        </w:rPr>
        <w:instrText xml:space="preserve"> PAGEREF _Toc473653395 \h </w:instrText>
      </w:r>
      <w:r>
        <w:rPr>
          <w:noProof/>
        </w:rPr>
      </w:r>
      <w:r>
        <w:rPr>
          <w:noProof/>
        </w:rPr>
        <w:fldChar w:fldCharType="separate"/>
      </w:r>
      <w:r w:rsidRPr="00573617">
        <w:rPr>
          <w:noProof/>
          <w:lang w:val="en-US"/>
        </w:rPr>
        <w:t>15</w:t>
      </w:r>
      <w:r>
        <w:rPr>
          <w:noProof/>
        </w:rPr>
        <w:fldChar w:fldCharType="end"/>
      </w:r>
    </w:p>
    <w:p w:rsidR="00573617" w:rsidRPr="00573617" w:rsidRDefault="00573617">
      <w:pPr>
        <w:pStyle w:val="Verzeichnis4"/>
        <w:tabs>
          <w:tab w:val="left" w:pos="1760"/>
          <w:tab w:val="right" w:leader="dot" w:pos="9061"/>
        </w:tabs>
        <w:rPr>
          <w:rFonts w:asciiTheme="minorHAnsi" w:eastAsiaTheme="minorEastAsia" w:hAnsiTheme="minorHAnsi" w:cstheme="minorBidi"/>
          <w:noProof/>
          <w:sz w:val="22"/>
          <w:szCs w:val="22"/>
          <w:lang w:val="en-US"/>
        </w:rPr>
      </w:pPr>
      <w:r w:rsidRPr="00573617">
        <w:rPr>
          <w:noProof/>
          <w:lang w:val="en-US"/>
          <w:specVanish/>
        </w:rPr>
        <w:t>2.1.4.2</w:t>
      </w:r>
      <w:r w:rsidRPr="00573617">
        <w:rPr>
          <w:rFonts w:asciiTheme="minorHAnsi" w:eastAsiaTheme="minorEastAsia" w:hAnsiTheme="minorHAnsi" w:cstheme="minorBidi"/>
          <w:noProof/>
          <w:sz w:val="22"/>
          <w:szCs w:val="22"/>
          <w:lang w:val="en-US"/>
        </w:rPr>
        <w:tab/>
      </w:r>
      <w:r w:rsidRPr="00573617">
        <w:rPr>
          <w:noProof/>
          <w:lang w:val="en-US"/>
        </w:rPr>
        <w:t>Challenges</w:t>
      </w:r>
      <w:r w:rsidRPr="00573617">
        <w:rPr>
          <w:noProof/>
          <w:lang w:val="en-US"/>
        </w:rPr>
        <w:tab/>
      </w:r>
      <w:r>
        <w:rPr>
          <w:noProof/>
        </w:rPr>
        <w:fldChar w:fldCharType="begin"/>
      </w:r>
      <w:r w:rsidRPr="00573617">
        <w:rPr>
          <w:noProof/>
          <w:lang w:val="en-US"/>
        </w:rPr>
        <w:instrText xml:space="preserve"> PAGEREF _Toc473653396 \h </w:instrText>
      </w:r>
      <w:r>
        <w:rPr>
          <w:noProof/>
        </w:rPr>
      </w:r>
      <w:r>
        <w:rPr>
          <w:noProof/>
        </w:rPr>
        <w:fldChar w:fldCharType="separate"/>
      </w:r>
      <w:r w:rsidRPr="00573617">
        <w:rPr>
          <w:noProof/>
          <w:lang w:val="en-US"/>
        </w:rPr>
        <w:t>15</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2.2</w:t>
      </w:r>
      <w:r w:rsidRPr="00573617">
        <w:rPr>
          <w:rFonts w:asciiTheme="minorHAnsi" w:eastAsiaTheme="minorEastAsia" w:hAnsiTheme="minorHAnsi" w:cstheme="minorBidi"/>
          <w:noProof/>
          <w:sz w:val="22"/>
          <w:szCs w:val="22"/>
          <w:lang w:val="en-US"/>
        </w:rPr>
        <w:tab/>
      </w:r>
      <w:r w:rsidRPr="007F2A18">
        <w:rPr>
          <w:noProof/>
          <w:lang w:val="en-US"/>
        </w:rPr>
        <w:t>Sensors</w:t>
      </w:r>
      <w:r w:rsidRPr="00573617">
        <w:rPr>
          <w:noProof/>
          <w:lang w:val="en-US"/>
        </w:rPr>
        <w:tab/>
      </w:r>
      <w:r>
        <w:rPr>
          <w:noProof/>
        </w:rPr>
        <w:fldChar w:fldCharType="begin"/>
      </w:r>
      <w:r w:rsidRPr="00573617">
        <w:rPr>
          <w:noProof/>
          <w:lang w:val="en-US"/>
        </w:rPr>
        <w:instrText xml:space="preserve"> PAGEREF _Toc473653397 \h </w:instrText>
      </w:r>
      <w:r>
        <w:rPr>
          <w:noProof/>
        </w:rPr>
      </w:r>
      <w:r>
        <w:rPr>
          <w:noProof/>
        </w:rPr>
        <w:fldChar w:fldCharType="separate"/>
      </w:r>
      <w:r w:rsidRPr="00573617">
        <w:rPr>
          <w:noProof/>
          <w:lang w:val="en-US"/>
        </w:rPr>
        <w:t>18</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2.2.1</w:t>
      </w:r>
      <w:r w:rsidRPr="00573617">
        <w:rPr>
          <w:rFonts w:asciiTheme="minorHAnsi" w:eastAsiaTheme="minorEastAsia" w:hAnsiTheme="minorHAnsi" w:cstheme="minorBidi"/>
          <w:noProof/>
          <w:sz w:val="22"/>
          <w:szCs w:val="22"/>
          <w:lang w:val="en-US"/>
        </w:rPr>
        <w:tab/>
      </w:r>
      <w:r w:rsidRPr="00573617">
        <w:rPr>
          <w:noProof/>
          <w:lang w:val="en-US"/>
        </w:rPr>
        <w:t>Sensors in games</w:t>
      </w:r>
      <w:r w:rsidRPr="00573617">
        <w:rPr>
          <w:noProof/>
          <w:lang w:val="en-US"/>
        </w:rPr>
        <w:tab/>
      </w:r>
      <w:r>
        <w:rPr>
          <w:noProof/>
        </w:rPr>
        <w:fldChar w:fldCharType="begin"/>
      </w:r>
      <w:r w:rsidRPr="00573617">
        <w:rPr>
          <w:noProof/>
          <w:lang w:val="en-US"/>
        </w:rPr>
        <w:instrText xml:space="preserve"> PAGEREF _Toc473653398 \h </w:instrText>
      </w:r>
      <w:r>
        <w:rPr>
          <w:noProof/>
        </w:rPr>
      </w:r>
      <w:r>
        <w:rPr>
          <w:noProof/>
        </w:rPr>
        <w:fldChar w:fldCharType="separate"/>
      </w:r>
      <w:r w:rsidRPr="00573617">
        <w:rPr>
          <w:noProof/>
          <w:lang w:val="en-US"/>
        </w:rPr>
        <w:t>19</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2.2.2</w:t>
      </w:r>
      <w:r w:rsidRPr="00573617">
        <w:rPr>
          <w:rFonts w:asciiTheme="minorHAnsi" w:eastAsiaTheme="minorEastAsia" w:hAnsiTheme="minorHAnsi" w:cstheme="minorBidi"/>
          <w:noProof/>
          <w:sz w:val="22"/>
          <w:szCs w:val="22"/>
          <w:lang w:val="en-US"/>
        </w:rPr>
        <w:tab/>
      </w:r>
      <w:r w:rsidRPr="00573617">
        <w:rPr>
          <w:noProof/>
          <w:lang w:val="en-US"/>
        </w:rPr>
        <w:t>Sensors in Augmented Reality</w:t>
      </w:r>
      <w:r w:rsidRPr="00573617">
        <w:rPr>
          <w:noProof/>
          <w:lang w:val="en-US"/>
        </w:rPr>
        <w:tab/>
      </w:r>
      <w:r>
        <w:rPr>
          <w:noProof/>
        </w:rPr>
        <w:fldChar w:fldCharType="begin"/>
      </w:r>
      <w:r w:rsidRPr="00573617">
        <w:rPr>
          <w:noProof/>
          <w:lang w:val="en-US"/>
        </w:rPr>
        <w:instrText xml:space="preserve"> PAGEREF _Toc473653399 \h </w:instrText>
      </w:r>
      <w:r>
        <w:rPr>
          <w:noProof/>
        </w:rPr>
      </w:r>
      <w:r>
        <w:rPr>
          <w:noProof/>
        </w:rPr>
        <w:fldChar w:fldCharType="separate"/>
      </w:r>
      <w:r w:rsidRPr="00573617">
        <w:rPr>
          <w:noProof/>
          <w:lang w:val="en-US"/>
        </w:rPr>
        <w:t>19</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2.3</w:t>
      </w:r>
      <w:r w:rsidRPr="00573617">
        <w:rPr>
          <w:rFonts w:asciiTheme="minorHAnsi" w:eastAsiaTheme="minorEastAsia" w:hAnsiTheme="minorHAnsi" w:cstheme="minorBidi"/>
          <w:noProof/>
          <w:sz w:val="22"/>
          <w:szCs w:val="22"/>
          <w:lang w:val="en-US"/>
        </w:rPr>
        <w:tab/>
      </w:r>
      <w:r w:rsidRPr="007F2A18">
        <w:rPr>
          <w:noProof/>
          <w:lang w:val="en-US"/>
        </w:rPr>
        <w:t>Design Patterns</w:t>
      </w:r>
      <w:r w:rsidRPr="00573617">
        <w:rPr>
          <w:noProof/>
          <w:lang w:val="en-US"/>
        </w:rPr>
        <w:tab/>
      </w:r>
      <w:r>
        <w:rPr>
          <w:noProof/>
        </w:rPr>
        <w:fldChar w:fldCharType="begin"/>
      </w:r>
      <w:r w:rsidRPr="00573617">
        <w:rPr>
          <w:noProof/>
          <w:lang w:val="en-US"/>
        </w:rPr>
        <w:instrText xml:space="preserve"> PAGEREF _Toc473653400 \h </w:instrText>
      </w:r>
      <w:r>
        <w:rPr>
          <w:noProof/>
        </w:rPr>
      </w:r>
      <w:r>
        <w:rPr>
          <w:noProof/>
        </w:rPr>
        <w:fldChar w:fldCharType="separate"/>
      </w:r>
      <w:r w:rsidRPr="00573617">
        <w:rPr>
          <w:noProof/>
          <w:lang w:val="en-US"/>
        </w:rPr>
        <w:t>21</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2.3.1</w:t>
      </w:r>
      <w:r w:rsidRPr="00573617">
        <w:rPr>
          <w:rFonts w:asciiTheme="minorHAnsi" w:eastAsiaTheme="minorEastAsia" w:hAnsiTheme="minorHAnsi" w:cstheme="minorBidi"/>
          <w:noProof/>
          <w:sz w:val="22"/>
          <w:szCs w:val="22"/>
          <w:lang w:val="en-US"/>
        </w:rPr>
        <w:tab/>
      </w:r>
      <w:r w:rsidRPr="00573617">
        <w:rPr>
          <w:noProof/>
          <w:lang w:val="en-US"/>
        </w:rPr>
        <w:t>Patterns for games</w:t>
      </w:r>
      <w:r w:rsidRPr="00573617">
        <w:rPr>
          <w:noProof/>
          <w:lang w:val="en-US"/>
        </w:rPr>
        <w:tab/>
      </w:r>
      <w:r>
        <w:rPr>
          <w:noProof/>
        </w:rPr>
        <w:fldChar w:fldCharType="begin"/>
      </w:r>
      <w:r w:rsidRPr="00573617">
        <w:rPr>
          <w:noProof/>
          <w:lang w:val="en-US"/>
        </w:rPr>
        <w:instrText xml:space="preserve"> PAGEREF _Toc473653401 \h </w:instrText>
      </w:r>
      <w:r>
        <w:rPr>
          <w:noProof/>
        </w:rPr>
      </w:r>
      <w:r>
        <w:rPr>
          <w:noProof/>
        </w:rPr>
        <w:fldChar w:fldCharType="separate"/>
      </w:r>
      <w:r w:rsidRPr="00573617">
        <w:rPr>
          <w:noProof/>
          <w:lang w:val="en-US"/>
        </w:rPr>
        <w:t>22</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2.3.2</w:t>
      </w:r>
      <w:r w:rsidRPr="00573617">
        <w:rPr>
          <w:rFonts w:asciiTheme="minorHAnsi" w:eastAsiaTheme="minorEastAsia" w:hAnsiTheme="minorHAnsi" w:cstheme="minorBidi"/>
          <w:noProof/>
          <w:sz w:val="22"/>
          <w:szCs w:val="22"/>
          <w:lang w:val="en-US"/>
        </w:rPr>
        <w:tab/>
      </w:r>
      <w:r w:rsidRPr="00573617">
        <w:rPr>
          <w:noProof/>
          <w:lang w:val="en-US"/>
        </w:rPr>
        <w:t>Patterns for Augmented Reality and Augmented Reality games</w:t>
      </w:r>
      <w:r w:rsidRPr="00573617">
        <w:rPr>
          <w:noProof/>
          <w:lang w:val="en-US"/>
        </w:rPr>
        <w:tab/>
      </w:r>
      <w:r>
        <w:rPr>
          <w:noProof/>
        </w:rPr>
        <w:fldChar w:fldCharType="begin"/>
      </w:r>
      <w:r w:rsidRPr="00573617">
        <w:rPr>
          <w:noProof/>
          <w:lang w:val="en-US"/>
        </w:rPr>
        <w:instrText xml:space="preserve"> PAGEREF _Toc473653402 \h </w:instrText>
      </w:r>
      <w:r>
        <w:rPr>
          <w:noProof/>
        </w:rPr>
      </w:r>
      <w:r>
        <w:rPr>
          <w:noProof/>
        </w:rPr>
        <w:fldChar w:fldCharType="separate"/>
      </w:r>
      <w:r w:rsidRPr="00573617">
        <w:rPr>
          <w:noProof/>
          <w:lang w:val="en-US"/>
        </w:rPr>
        <w:t>23</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2.4</w:t>
      </w:r>
      <w:r w:rsidRPr="00573617">
        <w:rPr>
          <w:rFonts w:asciiTheme="minorHAnsi" w:eastAsiaTheme="minorEastAsia" w:hAnsiTheme="minorHAnsi" w:cstheme="minorBidi"/>
          <w:noProof/>
          <w:sz w:val="22"/>
          <w:szCs w:val="22"/>
          <w:lang w:val="en-US"/>
        </w:rPr>
        <w:tab/>
      </w:r>
      <w:r w:rsidRPr="007F2A18">
        <w:rPr>
          <w:noProof/>
          <w:lang w:val="en-US"/>
        </w:rPr>
        <w:t>Summary</w:t>
      </w:r>
      <w:r w:rsidRPr="00573617">
        <w:rPr>
          <w:noProof/>
          <w:lang w:val="en-US"/>
        </w:rPr>
        <w:tab/>
      </w:r>
      <w:r>
        <w:rPr>
          <w:noProof/>
        </w:rPr>
        <w:fldChar w:fldCharType="begin"/>
      </w:r>
      <w:r w:rsidRPr="00573617">
        <w:rPr>
          <w:noProof/>
          <w:lang w:val="en-US"/>
        </w:rPr>
        <w:instrText xml:space="preserve"> PAGEREF _Toc473653403 \h </w:instrText>
      </w:r>
      <w:r>
        <w:rPr>
          <w:noProof/>
        </w:rPr>
      </w:r>
      <w:r>
        <w:rPr>
          <w:noProof/>
        </w:rPr>
        <w:fldChar w:fldCharType="separate"/>
      </w:r>
      <w:r w:rsidRPr="00573617">
        <w:rPr>
          <w:noProof/>
          <w:lang w:val="en-US"/>
        </w:rPr>
        <w:t>25</w:t>
      </w:r>
      <w:r>
        <w:rPr>
          <w:noProof/>
        </w:rPr>
        <w:fldChar w:fldCharType="end"/>
      </w:r>
    </w:p>
    <w:p w:rsidR="00573617" w:rsidRPr="00573617" w:rsidRDefault="00573617">
      <w:pPr>
        <w:pStyle w:val="Verzeichnis1"/>
        <w:tabs>
          <w:tab w:val="left" w:pos="440"/>
          <w:tab w:val="right" w:leader="dot" w:pos="9061"/>
        </w:tabs>
        <w:rPr>
          <w:rFonts w:asciiTheme="minorHAnsi" w:eastAsiaTheme="minorEastAsia" w:hAnsiTheme="minorHAnsi" w:cstheme="minorBidi"/>
          <w:noProof/>
          <w:sz w:val="22"/>
          <w:szCs w:val="22"/>
          <w:lang w:val="en-US"/>
        </w:rPr>
      </w:pPr>
      <w:r w:rsidRPr="00573617">
        <w:rPr>
          <w:noProof/>
          <w:lang w:val="en-US"/>
        </w:rPr>
        <w:t>3</w:t>
      </w:r>
      <w:r w:rsidRPr="00573617">
        <w:rPr>
          <w:rFonts w:asciiTheme="minorHAnsi" w:eastAsiaTheme="minorEastAsia" w:hAnsiTheme="minorHAnsi" w:cstheme="minorBidi"/>
          <w:noProof/>
          <w:sz w:val="22"/>
          <w:szCs w:val="22"/>
          <w:lang w:val="en-US"/>
        </w:rPr>
        <w:tab/>
      </w:r>
      <w:r w:rsidRPr="00573617">
        <w:rPr>
          <w:noProof/>
          <w:lang w:val="en-US"/>
        </w:rPr>
        <w:t>Development of a Framework for Sensor-supported Augmented Reality Games</w:t>
      </w:r>
      <w:r w:rsidRPr="00573617">
        <w:rPr>
          <w:noProof/>
          <w:lang w:val="en-US"/>
        </w:rPr>
        <w:tab/>
      </w:r>
      <w:r>
        <w:rPr>
          <w:noProof/>
        </w:rPr>
        <w:fldChar w:fldCharType="begin"/>
      </w:r>
      <w:r w:rsidRPr="00573617">
        <w:rPr>
          <w:noProof/>
          <w:lang w:val="en-US"/>
        </w:rPr>
        <w:instrText xml:space="preserve"> PAGEREF _Toc473653404 \h </w:instrText>
      </w:r>
      <w:r>
        <w:rPr>
          <w:noProof/>
        </w:rPr>
      </w:r>
      <w:r>
        <w:rPr>
          <w:noProof/>
        </w:rPr>
        <w:fldChar w:fldCharType="separate"/>
      </w:r>
      <w:r w:rsidRPr="00573617">
        <w:rPr>
          <w:noProof/>
          <w:lang w:val="en-US"/>
        </w:rPr>
        <w:t>25</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lastRenderedPageBreak/>
        <w:t>3.1</w:t>
      </w:r>
      <w:r w:rsidRPr="00573617">
        <w:rPr>
          <w:rFonts w:asciiTheme="minorHAnsi" w:eastAsiaTheme="minorEastAsia" w:hAnsiTheme="minorHAnsi" w:cstheme="minorBidi"/>
          <w:noProof/>
          <w:sz w:val="22"/>
          <w:szCs w:val="22"/>
          <w:lang w:val="en-US"/>
        </w:rPr>
        <w:tab/>
      </w:r>
      <w:r w:rsidRPr="007F2A18">
        <w:rPr>
          <w:noProof/>
          <w:lang w:val="en-US"/>
        </w:rPr>
        <w:t>Conception</w:t>
      </w:r>
      <w:r w:rsidRPr="00573617">
        <w:rPr>
          <w:noProof/>
          <w:lang w:val="en-US"/>
        </w:rPr>
        <w:tab/>
      </w:r>
      <w:r>
        <w:rPr>
          <w:noProof/>
        </w:rPr>
        <w:fldChar w:fldCharType="begin"/>
      </w:r>
      <w:r w:rsidRPr="00573617">
        <w:rPr>
          <w:noProof/>
          <w:lang w:val="en-US"/>
        </w:rPr>
        <w:instrText xml:space="preserve"> PAGEREF _Toc473653405 \h </w:instrText>
      </w:r>
      <w:r>
        <w:rPr>
          <w:noProof/>
        </w:rPr>
      </w:r>
      <w:r>
        <w:rPr>
          <w:noProof/>
        </w:rPr>
        <w:fldChar w:fldCharType="separate"/>
      </w:r>
      <w:r w:rsidRPr="00573617">
        <w:rPr>
          <w:noProof/>
          <w:lang w:val="en-US"/>
        </w:rPr>
        <w:t>26</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3.1.1</w:t>
      </w:r>
      <w:r w:rsidRPr="00573617">
        <w:rPr>
          <w:rFonts w:asciiTheme="minorHAnsi" w:eastAsiaTheme="minorEastAsia" w:hAnsiTheme="minorHAnsi" w:cstheme="minorBidi"/>
          <w:noProof/>
          <w:sz w:val="22"/>
          <w:szCs w:val="22"/>
          <w:lang w:val="en-US"/>
        </w:rPr>
        <w:tab/>
      </w:r>
      <w:r w:rsidRPr="00573617">
        <w:rPr>
          <w:noProof/>
          <w:lang w:val="en-US"/>
        </w:rPr>
        <w:t>Method</w:t>
      </w:r>
      <w:r w:rsidRPr="00573617">
        <w:rPr>
          <w:noProof/>
          <w:lang w:val="en-US"/>
        </w:rPr>
        <w:tab/>
      </w:r>
      <w:r>
        <w:rPr>
          <w:noProof/>
        </w:rPr>
        <w:fldChar w:fldCharType="begin"/>
      </w:r>
      <w:r w:rsidRPr="00573617">
        <w:rPr>
          <w:noProof/>
          <w:lang w:val="en-US"/>
        </w:rPr>
        <w:instrText xml:space="preserve"> PAGEREF _Toc473653406 \h </w:instrText>
      </w:r>
      <w:r>
        <w:rPr>
          <w:noProof/>
        </w:rPr>
      </w:r>
      <w:r>
        <w:rPr>
          <w:noProof/>
        </w:rPr>
        <w:fldChar w:fldCharType="separate"/>
      </w:r>
      <w:r w:rsidRPr="00573617">
        <w:rPr>
          <w:noProof/>
          <w:lang w:val="en-US"/>
        </w:rPr>
        <w:t>26</w:t>
      </w:r>
      <w:r>
        <w:rPr>
          <w:noProof/>
        </w:rPr>
        <w:fldChar w:fldCharType="end"/>
      </w:r>
    </w:p>
    <w:p w:rsidR="00573617" w:rsidRPr="00573617" w:rsidRDefault="00573617">
      <w:pPr>
        <w:pStyle w:val="Verzeichnis3"/>
        <w:tabs>
          <w:tab w:val="left" w:pos="1320"/>
          <w:tab w:val="right" w:leader="dot" w:pos="9061"/>
        </w:tabs>
        <w:rPr>
          <w:rFonts w:asciiTheme="minorHAnsi" w:eastAsiaTheme="minorEastAsia" w:hAnsiTheme="minorHAnsi" w:cstheme="minorBidi"/>
          <w:noProof/>
          <w:sz w:val="22"/>
          <w:szCs w:val="22"/>
          <w:lang w:val="en-US"/>
        </w:rPr>
      </w:pPr>
      <w:r w:rsidRPr="00573617">
        <w:rPr>
          <w:noProof/>
          <w:lang w:val="en-US"/>
          <w:specVanish/>
        </w:rPr>
        <w:t>3.1.2</w:t>
      </w:r>
      <w:r w:rsidRPr="00573617">
        <w:rPr>
          <w:rFonts w:asciiTheme="minorHAnsi" w:eastAsiaTheme="minorEastAsia" w:hAnsiTheme="minorHAnsi" w:cstheme="minorBidi"/>
          <w:noProof/>
          <w:sz w:val="22"/>
          <w:szCs w:val="22"/>
          <w:lang w:val="en-US"/>
        </w:rPr>
        <w:tab/>
      </w:r>
      <w:r w:rsidRPr="00573617">
        <w:rPr>
          <w:noProof/>
          <w:lang w:val="en-US"/>
        </w:rPr>
        <w:t>Scope</w:t>
      </w:r>
      <w:r w:rsidRPr="00573617">
        <w:rPr>
          <w:noProof/>
          <w:lang w:val="en-US"/>
        </w:rPr>
        <w:tab/>
      </w:r>
      <w:r>
        <w:rPr>
          <w:noProof/>
        </w:rPr>
        <w:fldChar w:fldCharType="begin"/>
      </w:r>
      <w:r w:rsidRPr="00573617">
        <w:rPr>
          <w:noProof/>
          <w:lang w:val="en-US"/>
        </w:rPr>
        <w:instrText xml:space="preserve"> PAGEREF _Toc473653407 \h </w:instrText>
      </w:r>
      <w:r>
        <w:rPr>
          <w:noProof/>
        </w:rPr>
      </w:r>
      <w:r>
        <w:rPr>
          <w:noProof/>
        </w:rPr>
        <w:fldChar w:fldCharType="separate"/>
      </w:r>
      <w:r w:rsidRPr="00573617">
        <w:rPr>
          <w:noProof/>
          <w:lang w:val="en-US"/>
        </w:rPr>
        <w:t>28</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3.2</w:t>
      </w:r>
      <w:r w:rsidRPr="00573617">
        <w:rPr>
          <w:rFonts w:asciiTheme="minorHAnsi" w:eastAsiaTheme="minorEastAsia" w:hAnsiTheme="minorHAnsi" w:cstheme="minorBidi"/>
          <w:noProof/>
          <w:sz w:val="22"/>
          <w:szCs w:val="22"/>
          <w:lang w:val="en-US"/>
        </w:rPr>
        <w:tab/>
      </w:r>
      <w:r w:rsidRPr="007F2A18">
        <w:rPr>
          <w:noProof/>
          <w:lang w:val="en-US"/>
        </w:rPr>
        <w:t>Patterns</w:t>
      </w:r>
      <w:r w:rsidRPr="00573617">
        <w:rPr>
          <w:noProof/>
          <w:lang w:val="en-US"/>
        </w:rPr>
        <w:tab/>
      </w:r>
      <w:r>
        <w:rPr>
          <w:noProof/>
        </w:rPr>
        <w:fldChar w:fldCharType="begin"/>
      </w:r>
      <w:r w:rsidRPr="00573617">
        <w:rPr>
          <w:noProof/>
          <w:lang w:val="en-US"/>
        </w:rPr>
        <w:instrText xml:space="preserve"> PAGEREF _Toc473653408 \h </w:instrText>
      </w:r>
      <w:r>
        <w:rPr>
          <w:noProof/>
        </w:rPr>
      </w:r>
      <w:r>
        <w:rPr>
          <w:noProof/>
        </w:rPr>
        <w:fldChar w:fldCharType="separate"/>
      </w:r>
      <w:r w:rsidRPr="00573617">
        <w:rPr>
          <w:noProof/>
          <w:lang w:val="en-US"/>
        </w:rPr>
        <w:t>28</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3.3</w:t>
      </w:r>
      <w:r w:rsidRPr="00573617">
        <w:rPr>
          <w:rFonts w:asciiTheme="minorHAnsi" w:eastAsiaTheme="minorEastAsia" w:hAnsiTheme="minorHAnsi" w:cstheme="minorBidi"/>
          <w:noProof/>
          <w:sz w:val="22"/>
          <w:szCs w:val="22"/>
          <w:lang w:val="en-US"/>
        </w:rPr>
        <w:tab/>
      </w:r>
      <w:r w:rsidRPr="007F2A18">
        <w:rPr>
          <w:noProof/>
          <w:lang w:val="en-US"/>
        </w:rPr>
        <w:t>Implementation</w:t>
      </w:r>
      <w:r w:rsidRPr="00573617">
        <w:rPr>
          <w:noProof/>
          <w:lang w:val="en-US"/>
        </w:rPr>
        <w:tab/>
      </w:r>
      <w:r>
        <w:rPr>
          <w:noProof/>
        </w:rPr>
        <w:fldChar w:fldCharType="begin"/>
      </w:r>
      <w:r w:rsidRPr="00573617">
        <w:rPr>
          <w:noProof/>
          <w:lang w:val="en-US"/>
        </w:rPr>
        <w:instrText xml:space="preserve"> PAGEREF _Toc473653409 \h </w:instrText>
      </w:r>
      <w:r>
        <w:rPr>
          <w:noProof/>
        </w:rPr>
      </w:r>
      <w:r>
        <w:rPr>
          <w:noProof/>
        </w:rPr>
        <w:fldChar w:fldCharType="separate"/>
      </w:r>
      <w:r w:rsidRPr="00573617">
        <w:rPr>
          <w:noProof/>
          <w:lang w:val="en-US"/>
        </w:rPr>
        <w:t>36</w:t>
      </w:r>
      <w:r>
        <w:rPr>
          <w:noProof/>
        </w:rPr>
        <w:fldChar w:fldCharType="end"/>
      </w:r>
    </w:p>
    <w:p w:rsidR="00573617" w:rsidRPr="00573617" w:rsidRDefault="00573617">
      <w:pPr>
        <w:pStyle w:val="Verzeichnis2"/>
        <w:tabs>
          <w:tab w:val="left" w:pos="880"/>
          <w:tab w:val="right" w:leader="dot" w:pos="9061"/>
        </w:tabs>
        <w:rPr>
          <w:rFonts w:asciiTheme="minorHAnsi" w:eastAsiaTheme="minorEastAsia" w:hAnsiTheme="minorHAnsi" w:cstheme="minorBidi"/>
          <w:noProof/>
          <w:sz w:val="22"/>
          <w:szCs w:val="22"/>
          <w:lang w:val="en-US"/>
        </w:rPr>
      </w:pPr>
      <w:r w:rsidRPr="007F2A18">
        <w:rPr>
          <w:noProof/>
          <w:lang w:val="en-US"/>
        </w:rPr>
        <w:t>3.4</w:t>
      </w:r>
      <w:r w:rsidRPr="00573617">
        <w:rPr>
          <w:rFonts w:asciiTheme="minorHAnsi" w:eastAsiaTheme="minorEastAsia" w:hAnsiTheme="minorHAnsi" w:cstheme="minorBidi"/>
          <w:noProof/>
          <w:sz w:val="22"/>
          <w:szCs w:val="22"/>
          <w:lang w:val="en-US"/>
        </w:rPr>
        <w:tab/>
      </w:r>
      <w:r w:rsidRPr="007F2A18">
        <w:rPr>
          <w:noProof/>
          <w:lang w:val="en-US"/>
        </w:rPr>
        <w:t>Results</w:t>
      </w:r>
      <w:r w:rsidRPr="00573617">
        <w:rPr>
          <w:noProof/>
          <w:lang w:val="en-US"/>
        </w:rPr>
        <w:tab/>
      </w:r>
      <w:r>
        <w:rPr>
          <w:noProof/>
        </w:rPr>
        <w:fldChar w:fldCharType="begin"/>
      </w:r>
      <w:r w:rsidRPr="00573617">
        <w:rPr>
          <w:noProof/>
          <w:lang w:val="en-US"/>
        </w:rPr>
        <w:instrText xml:space="preserve"> PAGEREF _Toc473653410 \h </w:instrText>
      </w:r>
      <w:r>
        <w:rPr>
          <w:noProof/>
        </w:rPr>
      </w:r>
      <w:r>
        <w:rPr>
          <w:noProof/>
        </w:rPr>
        <w:fldChar w:fldCharType="separate"/>
      </w:r>
      <w:r w:rsidRPr="00573617">
        <w:rPr>
          <w:noProof/>
          <w:lang w:val="en-US"/>
        </w:rPr>
        <w:t>37</w:t>
      </w:r>
      <w:r>
        <w:rPr>
          <w:noProof/>
        </w:rPr>
        <w:fldChar w:fldCharType="end"/>
      </w:r>
    </w:p>
    <w:p w:rsidR="00573617" w:rsidRPr="00573617" w:rsidRDefault="00573617">
      <w:pPr>
        <w:pStyle w:val="Verzeichnis1"/>
        <w:tabs>
          <w:tab w:val="left" w:pos="440"/>
          <w:tab w:val="right" w:leader="dot" w:pos="9061"/>
        </w:tabs>
        <w:rPr>
          <w:rFonts w:asciiTheme="minorHAnsi" w:eastAsiaTheme="minorEastAsia" w:hAnsiTheme="minorHAnsi" w:cstheme="minorBidi"/>
          <w:noProof/>
          <w:sz w:val="22"/>
          <w:szCs w:val="22"/>
          <w:lang w:val="en-US"/>
        </w:rPr>
      </w:pPr>
      <w:r w:rsidRPr="00573617">
        <w:rPr>
          <w:noProof/>
          <w:lang w:val="en-US"/>
        </w:rPr>
        <w:t>4</w:t>
      </w:r>
      <w:r w:rsidRPr="00573617">
        <w:rPr>
          <w:rFonts w:asciiTheme="minorHAnsi" w:eastAsiaTheme="minorEastAsia" w:hAnsiTheme="minorHAnsi" w:cstheme="minorBidi"/>
          <w:noProof/>
          <w:sz w:val="22"/>
          <w:szCs w:val="22"/>
          <w:lang w:val="en-US"/>
        </w:rPr>
        <w:tab/>
      </w:r>
      <w:r w:rsidRPr="00573617">
        <w:rPr>
          <w:noProof/>
          <w:lang w:val="en-US"/>
        </w:rPr>
        <w:t>Conclusion</w:t>
      </w:r>
      <w:r w:rsidRPr="00573617">
        <w:rPr>
          <w:noProof/>
          <w:lang w:val="en-US"/>
        </w:rPr>
        <w:tab/>
      </w:r>
      <w:r>
        <w:rPr>
          <w:noProof/>
        </w:rPr>
        <w:fldChar w:fldCharType="begin"/>
      </w:r>
      <w:r w:rsidRPr="00573617">
        <w:rPr>
          <w:noProof/>
          <w:lang w:val="en-US"/>
        </w:rPr>
        <w:instrText xml:space="preserve"> PAGEREF _Toc473653411 \h </w:instrText>
      </w:r>
      <w:r>
        <w:rPr>
          <w:noProof/>
        </w:rPr>
      </w:r>
      <w:r>
        <w:rPr>
          <w:noProof/>
        </w:rPr>
        <w:fldChar w:fldCharType="separate"/>
      </w:r>
      <w:r w:rsidRPr="00573617">
        <w:rPr>
          <w:noProof/>
          <w:lang w:val="en-US"/>
        </w:rPr>
        <w:t>38</w:t>
      </w:r>
      <w:r>
        <w:rPr>
          <w:noProof/>
        </w:rPr>
        <w:fldChar w:fldCharType="end"/>
      </w:r>
    </w:p>
    <w:p w:rsidR="00573617" w:rsidRPr="00573617" w:rsidRDefault="00573617">
      <w:pPr>
        <w:pStyle w:val="Verzeichnis1"/>
        <w:tabs>
          <w:tab w:val="left" w:pos="440"/>
          <w:tab w:val="right" w:leader="dot" w:pos="9061"/>
        </w:tabs>
        <w:rPr>
          <w:rFonts w:asciiTheme="minorHAnsi" w:eastAsiaTheme="minorEastAsia" w:hAnsiTheme="minorHAnsi" w:cstheme="minorBidi"/>
          <w:noProof/>
          <w:sz w:val="22"/>
          <w:szCs w:val="22"/>
          <w:lang w:val="en-US"/>
        </w:rPr>
      </w:pPr>
      <w:r w:rsidRPr="00573617">
        <w:rPr>
          <w:noProof/>
          <w:lang w:val="en-US"/>
        </w:rPr>
        <w:t>5</w:t>
      </w:r>
      <w:r w:rsidRPr="00573617">
        <w:rPr>
          <w:rFonts w:asciiTheme="minorHAnsi" w:eastAsiaTheme="minorEastAsia" w:hAnsiTheme="minorHAnsi" w:cstheme="minorBidi"/>
          <w:noProof/>
          <w:sz w:val="22"/>
          <w:szCs w:val="22"/>
          <w:lang w:val="en-US"/>
        </w:rPr>
        <w:tab/>
      </w:r>
      <w:r w:rsidRPr="00573617">
        <w:rPr>
          <w:noProof/>
          <w:lang w:val="en-US"/>
        </w:rPr>
        <w:t>References</w:t>
      </w:r>
      <w:r w:rsidRPr="00573617">
        <w:rPr>
          <w:noProof/>
          <w:lang w:val="en-US"/>
        </w:rPr>
        <w:tab/>
      </w:r>
      <w:r>
        <w:rPr>
          <w:noProof/>
        </w:rPr>
        <w:fldChar w:fldCharType="begin"/>
      </w:r>
      <w:r w:rsidRPr="00573617">
        <w:rPr>
          <w:noProof/>
          <w:lang w:val="en-US"/>
        </w:rPr>
        <w:instrText xml:space="preserve"> PAGEREF _Toc473653412 \h </w:instrText>
      </w:r>
      <w:r>
        <w:rPr>
          <w:noProof/>
        </w:rPr>
      </w:r>
      <w:r>
        <w:rPr>
          <w:noProof/>
        </w:rPr>
        <w:fldChar w:fldCharType="separate"/>
      </w:r>
      <w:r w:rsidRPr="00573617">
        <w:rPr>
          <w:noProof/>
          <w:lang w:val="en-US"/>
        </w:rPr>
        <w:t>39</w:t>
      </w:r>
      <w:r>
        <w:rPr>
          <w:noProof/>
        </w:rPr>
        <w:fldChar w:fldCharType="end"/>
      </w:r>
    </w:p>
    <w:p w:rsidR="00573617" w:rsidRPr="00573617" w:rsidRDefault="00573617">
      <w:pPr>
        <w:pStyle w:val="Verzeichnis1"/>
        <w:tabs>
          <w:tab w:val="left" w:pos="440"/>
          <w:tab w:val="right" w:leader="dot" w:pos="9061"/>
        </w:tabs>
        <w:rPr>
          <w:rFonts w:asciiTheme="minorHAnsi" w:eastAsiaTheme="minorEastAsia" w:hAnsiTheme="minorHAnsi" w:cstheme="minorBidi"/>
          <w:noProof/>
          <w:sz w:val="22"/>
          <w:szCs w:val="22"/>
          <w:lang w:val="en-US"/>
        </w:rPr>
      </w:pPr>
      <w:r w:rsidRPr="00573617">
        <w:rPr>
          <w:noProof/>
          <w:lang w:val="en-US"/>
          <w:specVanish/>
        </w:rPr>
        <w:t>6</w:t>
      </w:r>
      <w:r w:rsidRPr="00573617">
        <w:rPr>
          <w:rFonts w:asciiTheme="minorHAnsi" w:eastAsiaTheme="minorEastAsia" w:hAnsiTheme="minorHAnsi" w:cstheme="minorBidi"/>
          <w:noProof/>
          <w:sz w:val="22"/>
          <w:szCs w:val="22"/>
          <w:lang w:val="en-US"/>
        </w:rPr>
        <w:tab/>
      </w:r>
      <w:r w:rsidRPr="00573617">
        <w:rPr>
          <w:noProof/>
          <w:lang w:val="en-US"/>
        </w:rPr>
        <w:t>Appendix</w:t>
      </w:r>
      <w:r w:rsidRPr="00573617">
        <w:rPr>
          <w:noProof/>
          <w:lang w:val="en-US"/>
        </w:rPr>
        <w:tab/>
      </w:r>
      <w:r>
        <w:rPr>
          <w:noProof/>
        </w:rPr>
        <w:fldChar w:fldCharType="begin"/>
      </w:r>
      <w:r w:rsidRPr="00573617">
        <w:rPr>
          <w:noProof/>
          <w:lang w:val="en-US"/>
        </w:rPr>
        <w:instrText xml:space="preserve"> PAGEREF _Toc473653413 \h </w:instrText>
      </w:r>
      <w:r>
        <w:rPr>
          <w:noProof/>
        </w:rPr>
      </w:r>
      <w:r>
        <w:rPr>
          <w:noProof/>
        </w:rPr>
        <w:fldChar w:fldCharType="separate"/>
      </w:r>
      <w:r w:rsidRPr="00573617">
        <w:rPr>
          <w:noProof/>
          <w:lang w:val="en-US"/>
        </w:rPr>
        <w:t>47</w:t>
      </w:r>
      <w:r>
        <w:rPr>
          <w:noProof/>
        </w:rPr>
        <w:fldChar w:fldCharType="end"/>
      </w:r>
    </w:p>
    <w:p w:rsidR="00573617" w:rsidRPr="00573617" w:rsidRDefault="00573617">
      <w:pPr>
        <w:pStyle w:val="Verzeichnis1"/>
        <w:tabs>
          <w:tab w:val="left" w:pos="440"/>
          <w:tab w:val="right" w:leader="dot" w:pos="9061"/>
        </w:tabs>
        <w:rPr>
          <w:rFonts w:asciiTheme="minorHAnsi" w:eastAsiaTheme="minorEastAsia" w:hAnsiTheme="minorHAnsi" w:cstheme="minorBidi"/>
          <w:noProof/>
          <w:sz w:val="22"/>
          <w:szCs w:val="22"/>
          <w:lang w:val="en-US"/>
        </w:rPr>
      </w:pPr>
      <w:r w:rsidRPr="00573617">
        <w:rPr>
          <w:noProof/>
          <w:lang w:val="en-US"/>
        </w:rPr>
        <w:t>7</w:t>
      </w:r>
      <w:r w:rsidRPr="00573617">
        <w:rPr>
          <w:rFonts w:asciiTheme="minorHAnsi" w:eastAsiaTheme="minorEastAsia" w:hAnsiTheme="minorHAnsi" w:cstheme="minorBidi"/>
          <w:noProof/>
          <w:sz w:val="22"/>
          <w:szCs w:val="22"/>
          <w:lang w:val="en-US"/>
        </w:rPr>
        <w:tab/>
      </w:r>
      <w:r w:rsidRPr="00573617">
        <w:rPr>
          <w:noProof/>
          <w:lang w:val="en-US"/>
        </w:rPr>
        <w:t>Declaration of authenticity</w:t>
      </w:r>
      <w:r w:rsidRPr="00573617">
        <w:rPr>
          <w:noProof/>
          <w:lang w:val="en-US"/>
        </w:rPr>
        <w:tab/>
      </w:r>
      <w:r>
        <w:rPr>
          <w:noProof/>
        </w:rPr>
        <w:fldChar w:fldCharType="begin"/>
      </w:r>
      <w:r w:rsidRPr="00573617">
        <w:rPr>
          <w:noProof/>
          <w:lang w:val="en-US"/>
        </w:rPr>
        <w:instrText xml:space="preserve"> PAGEREF _Toc473653414 \h </w:instrText>
      </w:r>
      <w:r>
        <w:rPr>
          <w:noProof/>
        </w:rPr>
      </w:r>
      <w:r>
        <w:rPr>
          <w:noProof/>
        </w:rPr>
        <w:fldChar w:fldCharType="separate"/>
      </w:r>
      <w:r w:rsidRPr="00573617">
        <w:rPr>
          <w:noProof/>
          <w:lang w:val="en-US"/>
        </w:rPr>
        <w:t>50</w:t>
      </w:r>
      <w:r>
        <w:rPr>
          <w:noProof/>
        </w:rPr>
        <w:fldChar w:fldCharType="end"/>
      </w:r>
    </w:p>
    <w:p w:rsidR="000A6530" w:rsidRPr="00FE4109" w:rsidRDefault="00FC1DCD" w:rsidP="00BB35FF">
      <w:pPr>
        <w:pStyle w:val="berschrift1"/>
      </w:pPr>
      <w:r w:rsidRPr="00FE4109">
        <w:fldChar w:fldCharType="end"/>
      </w:r>
      <w:bookmarkStart w:id="1" w:name="_Toc473653380"/>
      <w:r w:rsidR="00C4539F" w:rsidRPr="00FE4109">
        <w:t>Background</w:t>
      </w:r>
      <w:bookmarkEnd w:id="1"/>
    </w:p>
    <w:p w:rsidR="00C4539F" w:rsidRPr="00FE4109" w:rsidRDefault="00C4539F" w:rsidP="00C4539F">
      <w:pPr>
        <w:pStyle w:val="berschrift2"/>
        <w:rPr>
          <w:lang w:val="en-US"/>
        </w:rPr>
      </w:pPr>
      <w:bookmarkStart w:id="2" w:name="_Toc473653381"/>
      <w:r w:rsidRPr="00FE4109">
        <w:rPr>
          <w:lang w:val="en-US"/>
        </w:rPr>
        <w:t>Introduction</w:t>
      </w:r>
      <w:bookmarkEnd w:id="2"/>
    </w:p>
    <w:p w:rsidR="008405C0" w:rsidRPr="00FE4109" w:rsidRDefault="00641856" w:rsidP="0056096D">
      <w:pPr>
        <w:rPr>
          <w:lang w:val="en-US"/>
        </w:rPr>
      </w:pPr>
      <w:r w:rsidRPr="00FE4109">
        <w:rPr>
          <w:lang w:val="en-US"/>
        </w:rPr>
        <w:t>Augmented Reality 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w:t>
      </w:r>
      <w:proofErr w:type="gramStart"/>
      <w:r w:rsidR="001C76ED" w:rsidRPr="00FE4109">
        <w:rPr>
          <w:lang w:val="en-US"/>
        </w:rPr>
        <w:t>shows</w:t>
      </w:r>
      <w:proofErr w:type="gramEnd"/>
      <w:r w:rsidR="001C76ED" w:rsidRPr="00FE4109">
        <w:rPr>
          <w:lang w:val="en-US"/>
        </w:rPr>
        <w:t xml:space="preserve"> great potential despite a currently high price point. </w:t>
      </w:r>
    </w:p>
    <w:p w:rsidR="001C76ED" w:rsidRPr="00FE4109" w:rsidRDefault="001C76ED" w:rsidP="008405C0">
      <w:pPr>
        <w:pStyle w:val="StandardErstzeileneinzug"/>
        <w:rPr>
          <w:sz w:val="20"/>
        </w:rPr>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In the second half, a framework for sensor-supported Augmented Reality is conceived of and partially implemented in the Unity game engine for the Microsoft HoloLens.</w:t>
      </w:r>
    </w:p>
    <w:p w:rsidR="00C4539F" w:rsidRPr="00FE4109" w:rsidRDefault="00C4539F" w:rsidP="00C4539F">
      <w:pPr>
        <w:pStyle w:val="berschrift2"/>
        <w:rPr>
          <w:lang w:val="en-US"/>
        </w:rPr>
      </w:pPr>
      <w:bookmarkStart w:id="3" w:name="_Toc473653382"/>
      <w:r w:rsidRPr="00FE4109">
        <w:rPr>
          <w:lang w:val="en-US"/>
        </w:rPr>
        <w:t>Motivation</w:t>
      </w:r>
      <w:bookmarkEnd w:id="3"/>
    </w:p>
    <w:p w:rsidR="00F0070D" w:rsidRPr="00FE4109" w:rsidRDefault="00F0070D" w:rsidP="0056096D">
      <w:pPr>
        <w:rPr>
          <w:lang w:val="en-US"/>
        </w:rPr>
      </w:pPr>
      <w:r w:rsidRPr="00FE4109">
        <w:rPr>
          <w:lang w:val="en-US"/>
        </w:rPr>
        <w:t xml:space="preserve">This </w:t>
      </w:r>
      <w:r w:rsidR="008D553C" w:rsidRPr="00FE4109">
        <w:rPr>
          <w:lang w:val="en-US"/>
        </w:rPr>
        <w:t>thesis</w:t>
      </w:r>
      <w:r w:rsidRPr="00FE4109">
        <w:rPr>
          <w:lang w:val="en-US"/>
        </w:rPr>
        <w:t xml:space="preserve"> </w:t>
      </w:r>
      <w:r w:rsidR="00B74239">
        <w:rPr>
          <w:lang w:val="en-US"/>
        </w:rPr>
        <w:t xml:space="preserve">is a continuation of </w:t>
      </w:r>
      <w:r w:rsidRPr="00FE4109">
        <w:rPr>
          <w:lang w:val="en-US"/>
        </w:rPr>
        <w:t>the work the author performed during an internship at the Open University of the Netherlands</w:t>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 xml:space="preserve">presented </w:t>
      </w:r>
      <w:r w:rsidR="00B96D3F" w:rsidRPr="00FE4109">
        <w:rPr>
          <w:lang w:val="en-US"/>
        </w:rPr>
        <w:lastRenderedPageBreak/>
        <w:t>through</w:t>
      </w:r>
      <w:r w:rsidR="005D73E6" w:rsidRPr="00FE4109">
        <w:rPr>
          <w:lang w:val="en-US"/>
        </w:rPr>
        <w:t xml:space="preserve"> task-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C6623A" w:rsidRPr="00FE4109">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r w:rsidR="00A20BFD">
        <w:t xml:space="preserve">German, </w:t>
      </w:r>
      <w:r w:rsidR="00425D61" w:rsidRPr="00FE4109">
        <w:t xml:space="preserve">see appendix)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425D61" w:rsidRPr="00FE4109">
        <w:t xml:space="preserve">18 participants </w:t>
      </w:r>
      <w:r w:rsidR="00E531E6" w:rsidRPr="00FE4109">
        <w:t xml:space="preserve">were involved </w:t>
      </w:r>
      <w:r w:rsidR="00425D61" w:rsidRPr="00FE4109">
        <w:t xml:space="preserve">– </w:t>
      </w:r>
      <w:r w:rsidR="00E53175" w:rsidRPr="00FE4109">
        <w:t>current and former game design students, as well as one professor for game design</w:t>
      </w:r>
      <w:r w:rsidR="00425D61" w:rsidRPr="00FE4109">
        <w:t>, with gam</w:t>
      </w:r>
      <w:r w:rsidR="008405C0" w:rsidRPr="00FE4109">
        <w:t xml:space="preserve">e development </w:t>
      </w:r>
      <w:r w:rsidR="003052E7" w:rsidRPr="00FE4109">
        <w:t>expertise ranging from one year to four or more</w:t>
      </w:r>
      <w:r w:rsidR="008405C0" w:rsidRPr="00FE4109">
        <w:t xml:space="preserve">. This </w:t>
      </w:r>
      <w:r w:rsidR="00425D61" w:rsidRPr="00FE4109">
        <w:t xml:space="preserve">revealed interest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xml:space="preserve">; although all but one of the participants knew the term Augmented Reality, only half of them reported having used AR applications before and only three out of the 18 participants had experience developing them, </w:t>
      </w:r>
      <w:r w:rsidR="00AC3CF2" w:rsidRPr="00FE4109">
        <w:t xml:space="preserve">h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5D73E6" w:rsidRPr="00FE4109">
        <w:t xml:space="preserve">The response to </w:t>
      </w:r>
      <w:r w:rsidR="008405C0" w:rsidRPr="00FE4109">
        <w:t xml:space="preserve">whether they thought using additional sensor data could improve Augmented Reality applications, especially data relating to the user such as data on movement or body posture, 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4" w:name="_Toc473653383"/>
      <w:r w:rsidRPr="00FE4109">
        <w:rPr>
          <w:lang w:val="en-US"/>
        </w:rPr>
        <w:t>Related Work</w:t>
      </w:r>
      <w:bookmarkEnd w:id="4"/>
    </w:p>
    <w:p w:rsidR="00873C1B" w:rsidRPr="00FE4109" w:rsidRDefault="00873C1B" w:rsidP="0056096D">
      <w:pPr>
        <w:rPr>
          <w:lang w:val="en-US"/>
        </w:rPr>
      </w:pPr>
      <w:r w:rsidRPr="00FE4109">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E4109">
        <w:rPr>
          <w:lang w:val="en-US"/>
        </w:rPr>
        <w:t xml:space="preserve">(See </w:t>
      </w:r>
      <w:r w:rsidR="00F55D1E" w:rsidRPr="00FE4109">
        <w:rPr>
          <w:lang w:val="en-US"/>
        </w:rPr>
        <w:fldChar w:fldCharType="begin" w:fldLock="1"/>
      </w:r>
      <w:r w:rsidR="00A90636" w:rsidRPr="00FE4109">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E4109">
        <w:rPr>
          <w:lang w:val="en-US"/>
        </w:rPr>
        <w:fldChar w:fldCharType="separate"/>
      </w:r>
      <w:r w:rsidR="008D553C" w:rsidRPr="00FE4109">
        <w:rPr>
          <w:noProof/>
          <w:lang w:val="en-US"/>
        </w:rPr>
        <w:t>Mattern &amp; Floerkemeier (</w:t>
      </w:r>
      <w:r w:rsidR="00F55D1E" w:rsidRPr="00FE4109">
        <w:rPr>
          <w:noProof/>
          <w:lang w:val="en-US"/>
        </w:rPr>
        <w:t>2010)</w:t>
      </w:r>
      <w:r w:rsidR="00F55D1E" w:rsidRPr="00FE4109">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D553C"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rested in the rise of everyware</w:t>
      </w:r>
      <w:r w:rsidR="007A2303" w:rsidRPr="00FE4109">
        <w:t>”</w:t>
      </w:r>
      <w:r w:rsidR="00BE1BE8" w:rsidRPr="00FE4109">
        <w:t xml:space="preserve"> (</w:t>
      </w:r>
      <w:r w:rsidRPr="00FE4109">
        <w:t>“Augmented Reality: A Thumbnail Sketch” para. 2</w:t>
      </w:r>
      <w:r w:rsidR="00BE1BE8" w:rsidRPr="00FE4109">
        <w:t>)</w:t>
      </w:r>
      <w:r w:rsidR="00721805" w:rsidRPr="00FE4109">
        <w:t xml:space="preserve">, </w:t>
      </w:r>
      <w:r w:rsidR="00721805" w:rsidRPr="00FE4109">
        <w:lastRenderedPageBreak/>
        <w:t xml:space="preserve">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5" w:name="_Toc473653384"/>
      <w:r w:rsidRPr="00FE4109">
        <w:t>Literature R</w:t>
      </w:r>
      <w:r w:rsidR="00C4539F" w:rsidRPr="00FE4109">
        <w:t>eview</w:t>
      </w:r>
      <w:bookmarkEnd w:id="5"/>
    </w:p>
    <w:p w:rsidR="00354F43" w:rsidRPr="00FE4109" w:rsidRDefault="00354F43" w:rsidP="0056096D">
      <w:pPr>
        <w:rPr>
          <w:lang w:val="en-US"/>
        </w:rPr>
      </w:pPr>
      <w:r w:rsidRPr="00FE4109">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354F43" w:rsidP="00354F43">
      <w:pPr>
        <w:pStyle w:val="StandardErstzeileneinzug"/>
      </w:pPr>
      <w:r w:rsidRPr="00FE4109">
        <w:t xml:space="preserve">This section does not attempt to present a comprehensive overview of any of its topics, as doing so would be out of its scope. It does however </w:t>
      </w:r>
      <w:r w:rsidR="00BF3301">
        <w:t>cite</w:t>
      </w:r>
      <w:r w:rsidRPr="00FE4109">
        <w:t xml:space="preserve"> papers that go more in-depth. </w:t>
      </w:r>
    </w:p>
    <w:p w:rsidR="00C4539F" w:rsidRPr="00FE4109" w:rsidRDefault="00C4539F" w:rsidP="00C4539F">
      <w:pPr>
        <w:pStyle w:val="berschrift2"/>
        <w:rPr>
          <w:lang w:val="en-US"/>
        </w:rPr>
      </w:pPr>
      <w:bookmarkStart w:id="6" w:name="_Toc473653385"/>
      <w:r w:rsidRPr="00FE4109">
        <w:rPr>
          <w:lang w:val="en-US"/>
        </w:rPr>
        <w:t>Augmented Reality</w:t>
      </w:r>
      <w:bookmarkEnd w:id="6"/>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Augmented reality, a capability that has been around for decades, is shifting from what was once seen as a gimmick to a bonafid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xml:space="preserve">. Since then, the availability of Augmented Reality, or AR, applications on </w:t>
      </w:r>
      <w:r w:rsidR="00BE2D9B" w:rsidRPr="00FE4109">
        <w:rPr>
          <w:lang w:val="en-US"/>
        </w:rPr>
        <w:t xml:space="preserve">consumer-grade devices such as smartphones has been driving the field forward, as referenced by researchers like </w:t>
      </w:r>
      <w:r w:rsidR="0050186F" w:rsidRPr="00FE4109">
        <w:rPr>
          <w:lang w:val="en-US"/>
        </w:rPr>
        <w:fldChar w:fldCharType="begin" w:fldLock="1"/>
      </w:r>
      <w:r w:rsidR="008D553C"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E4109">
        <w:rPr>
          <w:lang w:val="en-US"/>
        </w:rPr>
        <w:fldChar w:fldCharType="separate"/>
      </w:r>
      <w:r w:rsidR="008D553C" w:rsidRPr="00FE4109">
        <w:rPr>
          <w:noProof/>
          <w:lang w:val="en-US"/>
        </w:rPr>
        <w:t>Munnerley et al. (</w:t>
      </w:r>
      <w:r w:rsidR="0050186F" w:rsidRPr="00FE4109">
        <w:rPr>
          <w:noProof/>
          <w:lang w:val="en-US"/>
        </w:rPr>
        <w:t>2012)</w:t>
      </w:r>
      <w:r w:rsidR="0050186F" w:rsidRPr="00FE4109">
        <w:rPr>
          <w:lang w:val="en-US"/>
        </w:rPr>
        <w:fldChar w:fldCharType="end"/>
      </w:r>
      <w:r w:rsidR="00BE2D9B" w:rsidRPr="00FE4109">
        <w:rPr>
          <w:lang w:val="en-US"/>
        </w:rPr>
        <w:t xml:space="preserve"> (</w:t>
      </w:r>
      <w:r w:rsidR="0050186F" w:rsidRPr="00FE4109">
        <w:rPr>
          <w:lang w:val="en-US"/>
        </w:rPr>
        <w:t xml:space="preserve">“The fact that these new layers can be accessed with consumer-level mobile devices means that they offer a uniquely open way to enrich environments and offer multiple, </w:t>
      </w:r>
      <w:r w:rsidR="00BE2D9B" w:rsidRPr="00FE4109">
        <w:rPr>
          <w:lang w:val="en-US"/>
        </w:rPr>
        <w:t>flexible learning opportunities</w:t>
      </w:r>
      <w:r w:rsidR="0050186F" w:rsidRPr="00FE4109">
        <w:rPr>
          <w:lang w:val="en-US"/>
        </w:rPr>
        <w:t>”</w:t>
      </w:r>
      <w:r w:rsidR="008D553C" w:rsidRPr="00FE4109">
        <w:rPr>
          <w:lang w:val="en-US"/>
        </w:rPr>
        <w:t xml:space="preserve"> (p. 41).</w:t>
      </w:r>
      <w:r w:rsidR="00BE2D9B" w:rsidRPr="00FE4109">
        <w:rPr>
          <w:lang w:val="en-US"/>
        </w:rPr>
        <w:t xml:space="preserve">) and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BE2D9B" w:rsidRPr="00FE4109">
        <w:rPr>
          <w:lang w:val="en-US"/>
        </w:rPr>
        <w:t>.</w:t>
      </w:r>
    </w:p>
    <w:p w:rsidR="00551309" w:rsidRPr="00FE4109" w:rsidRDefault="00551309" w:rsidP="00BE2D9B">
      <w:pPr>
        <w:pStyle w:val="StandardErstzeileneinzug"/>
      </w:pPr>
      <w:r w:rsidRPr="00FE4109">
        <w:t xml:space="preserve">This section will first present a number of definitions and taxonomies for Augmented Reality, before listing examples from the educational, entertainment and commercial sector. </w:t>
      </w:r>
    </w:p>
    <w:p w:rsidR="00C4539F" w:rsidRPr="00FE4109" w:rsidRDefault="00C4539F" w:rsidP="009B2422">
      <w:pPr>
        <w:pStyle w:val="berschrift3"/>
        <w:rPr>
          <w:vanish/>
          <w:specVanish/>
        </w:rPr>
      </w:pPr>
      <w:bookmarkStart w:id="7" w:name="_Toc473653386"/>
      <w:r w:rsidRPr="00FE4109">
        <w:t>Definitions</w:t>
      </w:r>
      <w:r w:rsidR="004E265D" w:rsidRPr="00FE4109">
        <w:t xml:space="preserve"> and classifications</w:t>
      </w:r>
      <w:bookmarkEnd w:id="7"/>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Caudell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w:t>
      </w:r>
      <w:r w:rsidR="008D553C" w:rsidRPr="00FE4109">
        <w:rPr>
          <w:noProof/>
        </w:rPr>
        <w:lastRenderedPageBreak/>
        <w:t>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551309" w:rsidRPr="00FE4109">
        <w:t>, however it has retroactively been applied to older work (</w:t>
      </w:r>
      <w:r w:rsidR="00F13627" w:rsidRPr="00FE4109">
        <w:t>“T</w:t>
      </w:r>
      <w:r w:rsidR="00551309" w:rsidRPr="00FE4109">
        <w:t>he functional and experiential concept originated with 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AC3CF2"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AC3CF2" w:rsidRPr="00FE4109">
        <w:t>.</w:t>
      </w:r>
      <w:r w:rsidR="00551309" w:rsidRPr="00FE4109">
        <w:t>) and there exist a m</w:t>
      </w:r>
      <w:r w:rsidR="006C7DA5" w:rsidRPr="00FE4109">
        <w:t>ultitude of definitions.</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r w:rsidR="00E55C94" w:rsidRPr="00FE4109">
        <w:t>V</w:t>
      </w:r>
      <w:r w:rsidRPr="00FE4109">
        <w:t xml:space="preserve">irtuality </w:t>
      </w:r>
      <w:r w:rsidR="00E55C94" w:rsidRPr="00FE4109">
        <w:t>C</w:t>
      </w:r>
      <w:r w:rsidRPr="00FE4109">
        <w:t xml:space="preserve">ontinuum by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augmented virtuality</w:t>
      </w:r>
      <w:r w:rsidRPr="00FE4109">
        <w:t>)</w:t>
      </w:r>
      <w:r w:rsidR="00E55C94" w:rsidRPr="00FE4109">
        <w:t>.</w:t>
      </w:r>
    </w:p>
    <w:p w:rsidR="00E55C94" w:rsidRPr="00FE4109" w:rsidRDefault="001B2DE0" w:rsidP="001B2DE0">
      <w:pPr>
        <w:pStyle w:val="StandardErstzeileneinzug"/>
      </w:pPr>
      <w:r w:rsidRPr="00FE4109">
        <w:rPr>
          <w:noProof/>
          <w:lang w:val="de-DE"/>
        </w:rPr>
        <w:drawing>
          <wp:inline distT="0" distB="0" distL="0" distR="0" wp14:anchorId="7A5A1061" wp14:editId="6C334A4D">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734794">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0A0992">
        <w:rPr>
          <w:noProof/>
          <w:lang w:val="en-US"/>
        </w:rPr>
        <w:t>1</w:t>
      </w:r>
      <w:r w:rsidR="00EE4EF3" w:rsidRPr="00FE4109">
        <w:rPr>
          <w:lang w:val="en-US"/>
        </w:rPr>
        <w:fldChar w:fldCharType="end"/>
      </w:r>
      <w:r w:rsidRPr="00FE4109">
        <w:rPr>
          <w:lang w:val="en-US"/>
        </w:rPr>
        <w:t xml:space="preserve">: </w:t>
      </w:r>
      <w:r w:rsidR="0047487C" w:rsidRPr="00FE4109">
        <w:rPr>
          <w:lang w:val="en-US"/>
        </w:rPr>
        <w:t xml:space="preserve">Milgram &amp; Kishino’s </w:t>
      </w:r>
      <w:r w:rsidRPr="00FE4109">
        <w:rPr>
          <w:lang w:val="en-US"/>
        </w:rPr>
        <w:t>Virtuality Continuum</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DE3608" w:rsidRPr="00FE4109" w:rsidRDefault="00B745FA" w:rsidP="00DE3608">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applications a</w:t>
      </w:r>
      <w:r w:rsidR="001B6471" w:rsidRPr="00FE4109">
        <w:t>s</w:t>
      </w:r>
      <w:r w:rsidR="00A7145C" w:rsidRPr="00FE4109">
        <w:t>:</w:t>
      </w:r>
    </w:p>
    <w:p w:rsidR="00DE3608" w:rsidRPr="00FE4109" w:rsidRDefault="00A7145C" w:rsidP="00A7145C">
      <w:pPr>
        <w:pStyle w:val="StandardErstzeileneinzug"/>
        <w:numPr>
          <w:ilvl w:val="0"/>
          <w:numId w:val="35"/>
        </w:numPr>
      </w:pPr>
      <w:r w:rsidRPr="00FE4109">
        <w:t>C</w:t>
      </w:r>
      <w:r w:rsidR="00DE3608" w:rsidRPr="00FE4109">
        <w:t>ombining</w:t>
      </w:r>
      <w:r w:rsidR="007346D5" w:rsidRPr="00FE4109">
        <w:t xml:space="preserve"> real and virtual</w:t>
      </w:r>
    </w:p>
    <w:p w:rsidR="007346D5" w:rsidRPr="00FE4109" w:rsidRDefault="00A7145C" w:rsidP="00A7145C">
      <w:pPr>
        <w:pStyle w:val="StandardErstzeileneinzug"/>
        <w:numPr>
          <w:ilvl w:val="0"/>
          <w:numId w:val="35"/>
        </w:numPr>
      </w:pPr>
      <w:r w:rsidRPr="00FE4109">
        <w:t>I</w:t>
      </w:r>
      <w:r w:rsidR="007346D5" w:rsidRPr="00FE4109">
        <w:t>nteractive in real time</w:t>
      </w:r>
    </w:p>
    <w:p w:rsidR="007346D5" w:rsidRPr="00FE4109" w:rsidRDefault="00A7145C" w:rsidP="00A7145C">
      <w:pPr>
        <w:pStyle w:val="StandardErstzeileneinzug"/>
        <w:numPr>
          <w:ilvl w:val="0"/>
          <w:numId w:val="35"/>
        </w:numPr>
      </w:pPr>
      <w:r w:rsidRPr="00FE4109">
        <w:t>R</w:t>
      </w:r>
      <w:r w:rsidR="007346D5" w:rsidRPr="00FE4109">
        <w:t>egistered in three dimensions</w:t>
      </w:r>
    </w:p>
    <w:p w:rsidR="000B5FF7" w:rsidRPr="00FE4109" w:rsidRDefault="00DE3608" w:rsidP="00F41446">
      <w:pPr>
        <w:pStyle w:val="StandardErstzeileneinzug"/>
        <w:ind w:firstLine="0"/>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726938" w:rsidRPr="00FE4109">
        <w:fldChar w:fldCharType="begin" w:fldLock="1"/>
      </w:r>
      <w:r w:rsidR="00726938"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E4109">
        <w:fldChar w:fldCharType="separate"/>
      </w:r>
      <w:r w:rsidR="00726938" w:rsidRPr="00FE4109">
        <w:rPr>
          <w:noProof/>
        </w:rPr>
        <w:t>Azuma et al. (2001, p. 34)</w:t>
      </w:r>
      <w:r w:rsidR="00726938" w:rsidRPr="00FE4109">
        <w:fldChar w:fldCharType="end"/>
      </w:r>
      <w:r w:rsidR="00D76034" w:rsidRPr="00FE4109">
        <w:t xml:space="preserve"> instead listed the following qualifiers</w:t>
      </w:r>
      <w:r w:rsidR="000B5FF7" w:rsidRPr="00FE4109">
        <w:t xml:space="preserve">: </w:t>
      </w:r>
    </w:p>
    <w:p w:rsidR="000B5FF7" w:rsidRPr="00FE4109" w:rsidRDefault="00D76034" w:rsidP="00D76034">
      <w:pPr>
        <w:pStyle w:val="StandardErstzeileneinzug"/>
        <w:numPr>
          <w:ilvl w:val="0"/>
          <w:numId w:val="27"/>
        </w:numPr>
      </w:pPr>
      <w:r w:rsidRPr="00FE4109">
        <w:t>Combining</w:t>
      </w:r>
      <w:r w:rsidR="000B5FF7" w:rsidRPr="00FE4109">
        <w:t xml:space="preserve"> real and virtual objects in a real environment; </w:t>
      </w:r>
    </w:p>
    <w:p w:rsidR="000B5FF7" w:rsidRPr="00FE4109" w:rsidRDefault="00D76034" w:rsidP="00D76034">
      <w:pPr>
        <w:pStyle w:val="StandardErstzeileneinzug"/>
        <w:numPr>
          <w:ilvl w:val="0"/>
          <w:numId w:val="27"/>
        </w:numPr>
      </w:pPr>
      <w:r w:rsidRPr="00FE4109">
        <w:t>interactive</w:t>
      </w:r>
      <w:r w:rsidR="000B5FF7" w:rsidRPr="00FE4109">
        <w:t xml:space="preserve">, and in real time; </w:t>
      </w:r>
    </w:p>
    <w:p w:rsidR="00D76034" w:rsidRPr="00FE4109" w:rsidRDefault="00D76034" w:rsidP="00D76034">
      <w:pPr>
        <w:pStyle w:val="StandardErstzeileneinzug"/>
        <w:numPr>
          <w:ilvl w:val="0"/>
          <w:numId w:val="27"/>
        </w:numPr>
      </w:pPr>
      <w:proofErr w:type="gramStart"/>
      <w:r w:rsidRPr="00FE4109">
        <w:t>registering</w:t>
      </w:r>
      <w:proofErr w:type="gramEnd"/>
      <w:r w:rsidRPr="00FE4109">
        <w:t xml:space="preserve"> (aligning</w:t>
      </w:r>
      <w:r w:rsidR="000B5FF7" w:rsidRPr="00FE4109">
        <w:t xml:space="preserve">) real and </w:t>
      </w:r>
      <w:r w:rsidR="00250C8C" w:rsidRPr="00FE4109">
        <w:t>virtual objects with each other</w:t>
      </w:r>
      <w:r w:rsidRPr="00FE4109">
        <w:t>.</w:t>
      </w:r>
    </w:p>
    <w:p w:rsidR="00F41446" w:rsidRPr="00FE4109" w:rsidRDefault="0048624F" w:rsidP="00F41446">
      <w:pPr>
        <w:pStyle w:val="StandardErstzeileneinzug"/>
      </w:pPr>
      <w:r w:rsidRPr="00FE4109">
        <w:t>While both papers mention that Augmented Reality may apply to all senses, they only do so briefly.</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s </w:t>
      </w:r>
      <w:r w:rsidR="003B7ED6" w:rsidRPr="00FE4109">
        <w:t xml:space="preserve">working definition of AR includes </w:t>
      </w:r>
      <w:r w:rsidR="00EE4602" w:rsidRPr="00FE4109">
        <w:t>“</w:t>
      </w:r>
      <w:r w:rsidR="003B7ED6" w:rsidRPr="00FE4109">
        <w:t xml:space="preserve">the fusion of any digital information with physical world settings, i.e. being able to augment one’s immediate surroundings with </w:t>
      </w:r>
      <w:r w:rsidR="003B7ED6" w:rsidRPr="00FE4109">
        <w:lastRenderedPageBreak/>
        <w:t>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F41446" w:rsidP="00D76034">
      <w:pPr>
        <w:pStyle w:val="StandardErstzeileneinzug"/>
        <w:numPr>
          <w:ilvl w:val="0"/>
          <w:numId w:val="28"/>
        </w:numPr>
      </w:pPr>
      <w:r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t>Be mobile or wearabl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r w:rsidRPr="00FE4109">
        <w:t>)</w:t>
      </w:r>
    </w:p>
    <w:p w:rsidR="000C600D" w:rsidRPr="00FE4109" w:rsidRDefault="0048624F" w:rsidP="007A04E4">
      <w:pPr>
        <w:pStyle w:val="StandardErstzeileneinzug"/>
      </w:pPr>
      <w:r w:rsidRPr="00FE4109">
        <w:t xml:space="preserve">Examples of Augmented Reality 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NormalTouch und TextureTouch)</w:t>
      </w:r>
      <w:r w:rsidR="00B84F40">
        <w:t xml:space="preserve"> and although they used it for V</w:t>
      </w:r>
      <w:r w:rsidR="007A04E4" w:rsidRPr="00FE4109">
        <w:t xml:space="preserve">irtual </w:t>
      </w:r>
      <w:r w:rsidR="00B84F40">
        <w:t>R</w:t>
      </w:r>
      <w:r w:rsidR="007A04E4" w:rsidRPr="00FE4109">
        <w:t>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there </w:t>
      </w:r>
      <w:r w:rsidR="0002119B" w:rsidRPr="00FE4109">
        <w:t xml:space="preserve">exist outliers.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w:t>
      </w:r>
      <w:r w:rsidR="00B84F40">
        <w:t>ll lists Augmented Reality as "v</w:t>
      </w:r>
      <w:r w:rsidRPr="00FE4109">
        <w:t>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Pr="00FE4109">
        <w:fldChar w:fldCharType="end"/>
      </w:r>
      <w:r w:rsidRPr="00FE4109">
        <w:t xml:space="preserve"> also mentions haptic and vestibular AR not just in passing but a</w:t>
      </w:r>
      <w:r w:rsidR="00625567" w:rsidRPr="00FE4109">
        <w:t>s “natural [modes] of operation</w:t>
      </w:r>
      <w:r w:rsidRPr="00FE4109">
        <w:t>”</w:t>
      </w:r>
      <w:r w:rsidR="003F4EBB" w:rsidRPr="00FE4109">
        <w:t xml:space="preserve"> (p. 6).</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B84F40">
        <w:t>, stating that they</w:t>
      </w:r>
      <w:r w:rsidRPr="00FE4109">
        <w:t xml:space="preserve"> </w:t>
      </w:r>
      <w:r w:rsidR="00B84F40">
        <w:t>“</w:t>
      </w:r>
      <w:r w:rsidRPr="00FE4109">
        <w:t>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w:t>
      </w:r>
      <w:r w:rsidR="00F41446" w:rsidRPr="00FE4109">
        <w:lastRenderedPageBreak/>
        <w:t xml:space="preserve">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t>
      </w:r>
      <w:proofErr w:type="gramStart"/>
      <w:r w:rsidR="000A33F9" w:rsidRPr="00FE4109">
        <w:t>where</w:t>
      </w:r>
      <w:proofErr w:type="gramEnd"/>
      <w:r w:rsidR="000A33F9" w:rsidRPr="00FE4109">
        <w:t xml:space="preserv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Wetzel, McCall, 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582CC7" w:rsidRPr="00FE4109">
        <w:fldChar w:fldCharType="begin" w:fldLock="1"/>
      </w:r>
      <w:r w:rsidR="00582CC7" w:rsidRPr="00FE4109">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plainTextFormattedCitation" : "(VR Intelligence, 2015)", "previouslyFormattedCitation" : "(VR Intelligence, 2015)" }, "properties" : { "noteIndex" : 0 }, "schema" : "https://github.com/citation-style-language/schema/raw/master/csl-citation.json" }</w:instrText>
      </w:r>
      <w:r w:rsidR="00582CC7" w:rsidRPr="00FE4109">
        <w:fldChar w:fldCharType="separate"/>
      </w:r>
      <w:r w:rsidR="00582CC7" w:rsidRPr="00FE4109">
        <w:rPr>
          <w:noProof/>
        </w:rPr>
        <w:t>(VR Intelligence, 2015)</w:t>
      </w:r>
      <w:r w:rsidR="00582CC7" w:rsidRPr="00FE4109">
        <w:fldChar w:fldCharType="end"/>
      </w:r>
      <w:r w:rsidR="00582CC7" w:rsidRPr="00FE4109">
        <w:t xml:space="preserve">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w:t>
      </w:r>
      <w:proofErr w:type="gramStart"/>
      <w:r w:rsidR="000A255A" w:rsidRPr="00FE4109">
        <w:rPr>
          <w:bCs/>
        </w:rPr>
        <w:t>because</w:t>
      </w:r>
      <w:proofErr w:type="gramEnd"/>
      <w:r w:rsidR="000A255A" w:rsidRPr="00FE4109">
        <w:rPr>
          <w:bCs/>
        </w:rPr>
        <w:t xml:space="preserv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20:32).</w:t>
      </w:r>
    </w:p>
    <w:p w:rsidR="007346D5" w:rsidRPr="00FE4109" w:rsidRDefault="00F55D1E" w:rsidP="009B2422">
      <w:pPr>
        <w:pStyle w:val="berschrift3"/>
        <w:rPr>
          <w:vanish/>
          <w:specVanish/>
        </w:rPr>
      </w:pPr>
      <w:bookmarkStart w:id="8" w:name="_Toc473653387"/>
      <w:r w:rsidRPr="00FE4109">
        <w:t>Approaches</w:t>
      </w:r>
      <w:bookmarkEnd w:id="8"/>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w:t>
      </w:r>
      <w:r w:rsidR="00B84F40">
        <w:rPr>
          <w:lang w:val="en-US"/>
        </w:rPr>
        <w:t>structured after</w:t>
      </w:r>
      <w:r w:rsidR="002576DB" w:rsidRPr="00FE4109">
        <w:rPr>
          <w:lang w:val="en-US"/>
        </w:rPr>
        <w:t xml:space="preserve">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2.1.2.1 </w:t>
      </w:r>
      <w:r w:rsidR="0002119B" w:rsidRPr="00FE4109">
        <w:rPr>
          <w:lang w:val="en-US"/>
        </w:rPr>
        <w:t>serve</w:t>
      </w:r>
      <w:r w:rsidR="0063629E" w:rsidRPr="00FE4109">
        <w:rPr>
          <w:lang w:val="en-US"/>
        </w:rPr>
        <w:t xml:space="preserve"> as the basis for augmentation (</w:t>
      </w:r>
      <w:r w:rsidR="00751759" w:rsidRPr="00FE4109">
        <w:rPr>
          <w:lang w:val="en-US"/>
        </w:rPr>
        <w:t xml:space="preserve">ways in which information is </w:t>
      </w:r>
      <w:r w:rsidR="0063629E" w:rsidRPr="00FE4109">
        <w:rPr>
          <w:lang w:val="en-US"/>
        </w:rPr>
        <w:t>transferred from the outside world to the AR system)</w:t>
      </w:r>
      <w:r w:rsidR="00751759" w:rsidRPr="00FE4109">
        <w:rPr>
          <w:lang w:val="en-US"/>
        </w:rPr>
        <w:t xml:space="preserve">, while the </w:t>
      </w:r>
      <w:r w:rsidR="0063629E" w:rsidRPr="00FE4109">
        <w:rPr>
          <w:lang w:val="en-US"/>
        </w:rPr>
        <w:t>technologies</w:t>
      </w:r>
      <w:r w:rsidR="00751759" w:rsidRPr="00FE4109">
        <w:rPr>
          <w:lang w:val="en-US"/>
        </w:rPr>
        <w:t xml:space="preserve"> in section 2.1.2.2 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which are discussed in 2.1.2.2</w:t>
      </w:r>
      <w:r w:rsidRPr="00FE4109">
        <w:t>, and trackin</w:t>
      </w:r>
      <w:r w:rsidR="0063629E" w:rsidRPr="00FE4109">
        <w:t>g, which is a subject of 2.1.2.1</w:t>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9" w:name="_Toc473653388"/>
      <w:r w:rsidRPr="00FE4109">
        <w:lastRenderedPageBreak/>
        <w:t>Augmentation b</w:t>
      </w:r>
      <w:r w:rsidR="00A1445D" w:rsidRPr="00FE4109">
        <w:t>asis</w:t>
      </w:r>
      <w:bookmarkEnd w:id="9"/>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geolocated,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t>Vision-Based (also known as</w:t>
      </w:r>
      <w:r w:rsidR="00B84F40">
        <w:t xml:space="preserve"> artefact-based or marker-based</w:t>
      </w:r>
      <w:r w:rsidRPr="00FE4109">
        <w:t xml:space="preserve">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00B84F40">
        <w:t>)</w:t>
      </w:r>
      <w:r w:rsidRPr="00FE4109">
        <w:t xml:space="preserve"> Augmented Reality functions by using computer vision techniques to identify and track patterns known as </w:t>
      </w:r>
      <w:r w:rsidRPr="00B84F40">
        <w:rPr>
          <w:i/>
        </w:rPr>
        <w:t>fiducials</w:t>
      </w:r>
      <w:r w:rsidRPr="00FE4109">
        <w:t xml:space="preserve">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Pr="00FE4109">
        <w:t xml:space="preserve">best suited to prepared environments. Meanwhile location-based systems can suffer from inaccuracy or loss of tracking (for example GPS does not work indoors) </w:t>
      </w:r>
      <w:r w:rsidR="00B84F40">
        <w:t>– marker-based tracking can be</w:t>
      </w:r>
      <w:r w:rsidRPr="00FE4109">
        <w:t xml:space="preserve">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87470" w:rsidP="00A1445D">
      <w:pPr>
        <w:pStyle w:val="StandardErstzeileneinzug"/>
        <w:tabs>
          <w:tab w:val="left" w:pos="3735"/>
        </w:tabs>
      </w:pPr>
      <w:r>
        <w:t xml:space="preserve">A way to avoid the trappings and make use of the advantages of the two approaches may lie in </w:t>
      </w:r>
      <w:r w:rsidR="00A1445D" w:rsidRPr="00FE4109">
        <w:t xml:space="preserve">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00132EFF"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00132EFF" w:rsidRPr="00FE4109">
        <w:t xml:space="preserve"> (§</w:t>
      </w:r>
      <w:r w:rsidR="00D00C68" w:rsidRPr="00FE4109">
        <w:t xml:space="preserve"> </w:t>
      </w:r>
      <w:r w:rsidR="00132EFF" w:rsidRPr="00FE4109">
        <w:t xml:space="preserve">4 para. 1). The Microsoft HoloLens takes a somewhat related approach: By utilizing a depth camera and </w:t>
      </w:r>
      <w:r w:rsidR="00A94A9D" w:rsidRPr="00FE4109">
        <w:t>tracking head movement through various sensors</w:t>
      </w:r>
      <w:r w:rsidR="00132EFF" w:rsidRPr="00FE4109">
        <w:t xml:space="preserve">, a technique called “spatial mapping” </w:t>
      </w:r>
      <w:r w:rsidR="00132EFF" w:rsidRPr="00FE4109">
        <w:lastRenderedPageBreak/>
        <w:fldChar w:fldCharType="begin" w:fldLock="1"/>
      </w:r>
      <w:r w:rsidR="008F3C94" w:rsidRPr="00FE4109">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00132EFF" w:rsidRPr="00FE4109">
        <w:fldChar w:fldCharType="separate"/>
      </w:r>
      <w:r w:rsidR="00132EFF" w:rsidRPr="00FE4109">
        <w:rPr>
          <w:noProof/>
        </w:rPr>
        <w:t>(“Spatial mapping,” n.d.)</w:t>
      </w:r>
      <w:r w:rsidR="00132EFF" w:rsidRPr="00FE4109">
        <w:fldChar w:fldCharType="end"/>
      </w:r>
      <w:r w:rsidR="00132EFF" w:rsidRPr="00FE4109">
        <w:t xml:space="preserve"> </w:t>
      </w:r>
      <w:proofErr w:type="gramStart"/>
      <w:r w:rsidR="00D76509" w:rsidRPr="00FE4109">
        <w:t>can</w:t>
      </w:r>
      <w:proofErr w:type="gramEnd"/>
      <w:r w:rsidR="00D76509" w:rsidRPr="00FE4109">
        <w:t xml:space="preserve"> be </w:t>
      </w:r>
      <w:r w:rsidR="00132EFF" w:rsidRPr="00FE4109">
        <w:t xml:space="preserve">used to construct a virtual three-dimensional model of the </w:t>
      </w:r>
      <w:r w:rsidR="00D76509" w:rsidRPr="00FE4109">
        <w:t xml:space="preserve">users’ </w:t>
      </w:r>
      <w:r w:rsidR="00132EFF"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10" w:name="_Toc473653389"/>
      <w:r w:rsidRPr="00FE4109">
        <w:t>Technolog</w:t>
      </w:r>
      <w:r w:rsidR="009C3093" w:rsidRPr="00FE4109">
        <w:t>y</w:t>
      </w:r>
      <w:bookmarkEnd w:id="10"/>
    </w:p>
    <w:p w:rsidR="00B34B0D" w:rsidRPr="00FE4109" w:rsidRDefault="009C3093" w:rsidP="0056096D">
      <w:pPr>
        <w:rPr>
          <w:lang w:val="en-US"/>
        </w:rPr>
      </w:pPr>
      <w:r w:rsidRPr="00FE4109">
        <w:rPr>
          <w:lang w:val="en-US"/>
        </w:rPr>
        <w:t xml:space="preserve">.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o have creat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Sutherland’s display was restricted by the technology of the time, he stated that </w:t>
      </w:r>
      <w:r w:rsidR="005248B8" w:rsidRPr="00FE4109">
        <w:t>“</w:t>
      </w:r>
      <w:r w:rsidR="00F13627" w:rsidRPr="00FE4109">
        <w:t>e</w:t>
      </w:r>
      <w:r w:rsidR="005248B8" w:rsidRPr="00FE4109">
        <w:t>ventually we would like to allow the user to walk freely about the room”</w:t>
      </w:r>
      <w:r w:rsidR="00EF3B2C" w:rsidRPr="00FE4109">
        <w:t xml:space="preserve"> (p. 760)</w:t>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FitzGerald et al. (</w:t>
      </w:r>
      <w:r w:rsidRPr="00FE4109">
        <w:rPr>
          <w:noProof/>
        </w:rPr>
        <w:t>2013)</w:t>
      </w:r>
      <w:r w:rsidRPr="00FE4109">
        <w:fldChar w:fldCharType="end"/>
      </w:r>
      <w:r w:rsidRPr="00FE4109">
        <w:t xml:space="preserve"> to </w:t>
      </w:r>
      <w:r w:rsidR="00B84F40">
        <w:t>conclude</w:t>
      </w:r>
      <w:r w:rsidRPr="00FE4109">
        <w:t xml:space="preserv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 2.1.1), explaining that “i</w:t>
      </w:r>
      <w:r w:rsidRPr="00FE4109">
        <w:t>n the long term, we expect that many augmented real</w:t>
      </w:r>
      <w:r w:rsidR="0020684F" w:rsidRPr="00FE4109">
        <w:t>ity systems will be wearable</w:t>
      </w:r>
      <w:r w:rsidRPr="00FE4109">
        <w:t xml:space="preserve">. </w:t>
      </w:r>
      <w:r w:rsidR="0020684F" w:rsidRPr="00FE4109">
        <w:t xml:space="preserve">. . . </w:t>
      </w:r>
      <w:proofErr w:type="gramStart"/>
      <w:r w:rsidRPr="00FE4109">
        <w:t>However, a system does not need to be wearable to technical</w:t>
      </w:r>
      <w:r w:rsidR="001432DB" w:rsidRPr="00FE4109">
        <w:t>ly be considered an AR system</w:t>
      </w:r>
      <w:r w:rsidRPr="00FE4109">
        <w:t>”</w:t>
      </w:r>
      <w:r w:rsidR="001432DB" w:rsidRPr="00FE4109">
        <w:t xml:space="preserve"> (p. 4).</w:t>
      </w:r>
      <w:proofErr w:type="gramEnd"/>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or MARS</w:t>
      </w:r>
      <w:r w:rsidR="002756D2" w:rsidRPr="00FE4109">
        <w:t>,</w:t>
      </w:r>
      <w:r w:rsidRPr="00FE4109">
        <w:t xml:space="preserve">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2756D2" w:rsidRPr="00FE4109">
        <w:t xml:space="preserve"> </w:t>
      </w:r>
      <w:r w:rsidRPr="00FE4109">
        <w:t xml:space="preserve">was the </w:t>
      </w:r>
      <w:r w:rsidRPr="00FE4109">
        <w:rPr>
          <w:i/>
        </w:rPr>
        <w:t>Touring Machine</w:t>
      </w:r>
      <w:r w:rsidRPr="00FE4109">
        <w:t xml:space="preserve"> by </w:t>
      </w:r>
      <w:r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E4109">
        <w:fldChar w:fldCharType="separate"/>
      </w:r>
      <w:r w:rsidRPr="00FE4109">
        <w:rPr>
          <w:noProof/>
        </w:rPr>
        <w:t>Feiner et al.</w:t>
      </w:r>
      <w:r w:rsidR="00EF3B2C" w:rsidRPr="00FE4109">
        <w:rPr>
          <w:noProof/>
        </w:rPr>
        <w:t xml:space="preserve"> (</w:t>
      </w:r>
      <w:r w:rsidRPr="00FE4109">
        <w:rPr>
          <w:noProof/>
        </w:rPr>
        <w:t>1997)</w:t>
      </w:r>
      <w:r w:rsidRPr="00FE4109">
        <w:fldChar w:fldCharType="end"/>
      </w:r>
      <w:r w:rsidR="003C5397" w:rsidRPr="00FE4109">
        <w:t xml:space="preserve">, which </w:t>
      </w:r>
      <w:r w:rsidR="002756D2" w:rsidRPr="00FE4109">
        <w:t xml:space="preserve">allowed the user to walk around relatively unconstrained, by wearing a backpack and a head-mounted display. </w:t>
      </w:r>
    </w:p>
    <w:p w:rsidR="00596EF0" w:rsidRPr="00FE4109" w:rsidRDefault="00F03171" w:rsidP="00094D31">
      <w:pPr>
        <w:pStyle w:val="StandardErstzeileneinzug"/>
        <w:rPr>
          <w:noProof/>
        </w:rPr>
      </w:pPr>
      <w:proofErr w:type="gramStart"/>
      <w:r w:rsidRPr="00FE4109">
        <w:t xml:space="preserve">A topic closely related to this </w:t>
      </w:r>
      <w:r w:rsidR="00B730EA">
        <w:t>are</w:t>
      </w:r>
      <w:proofErr w:type="gramEnd"/>
      <w:r w:rsidRPr="00FE4109">
        <w:t xml:space="preserve"> </w:t>
      </w:r>
      <w:r w:rsidR="00B730EA">
        <w:t xml:space="preserve">different </w:t>
      </w:r>
      <w:r w:rsidRPr="00FE4109">
        <w:t>type</w:t>
      </w:r>
      <w:r w:rsidR="00B730EA">
        <w:t>s</w:t>
      </w:r>
      <w:r w:rsidRPr="00FE4109">
        <w:t xml:space="preserve"> of display</w:t>
      </w:r>
      <w:r w:rsidR="00B730EA">
        <w:t>s</w:t>
      </w:r>
      <w:r w:rsidRPr="00FE4109">
        <w:t>.</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A7060F" w:rsidRPr="00FE4109">
        <w:rPr>
          <w:noProof/>
        </w:rPr>
        <w:t>Azuma (</w:t>
      </w:r>
      <w:r w:rsidR="00C0772D" w:rsidRPr="00FE4109">
        <w:rPr>
          <w:noProof/>
        </w:rPr>
        <w:t>199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B730EA">
        <w:t>,</w:t>
      </w:r>
      <w:r w:rsidR="00214AC0" w:rsidRPr="00FE4109">
        <w:t xml:space="preserve"> and the result displayed. </w:t>
      </w:r>
      <w:r w:rsidR="00C0772D" w:rsidRPr="00FE4109">
        <w:t xml:space="preserve">A </w:t>
      </w:r>
      <w:r w:rsidR="006878C7" w:rsidRPr="00FE4109">
        <w:t>method</w:t>
      </w:r>
      <w:r w:rsidR="00C0772D" w:rsidRPr="00FE4109">
        <w:t xml:space="preserve"> which might be considered optical see-through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 xml:space="preserve">secrecy is not required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 xml:space="preserve">allow multiple users </w:t>
      </w:r>
      <w:r w:rsidR="00C0772D" w:rsidRPr="00FE4109">
        <w:lastRenderedPageBreak/>
        <w:t>to see different images</w:t>
      </w:r>
      <w:r w:rsidR="00042A60" w:rsidRPr="00FE4109">
        <w:t>, while making the information visible only along the line of reflection; however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 xml:space="preserve">are head-worn </w:t>
      </w:r>
      <w:r w:rsidR="00B730EA" w:rsidRPr="00FE4109">
        <w:t>(</w:t>
      </w:r>
      <w:r w:rsidR="00B730EA">
        <w:t>synonymous to head-mounted</w:t>
      </w:r>
      <w:r w:rsidR="00B730EA" w:rsidRPr="00FE4109">
        <w:t>)</w:t>
      </w:r>
      <w:r w:rsidR="00B730EA">
        <w:t xml:space="preserve"> </w:t>
      </w:r>
      <w:r w:rsidR="0084689D" w:rsidRPr="00FE4109">
        <w:t xml:space="preserve">displays,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w:t>
      </w:r>
      <w:r w:rsidR="00B74239">
        <w:t>.</w:t>
      </w:r>
    </w:p>
    <w:p w:rsidR="00C4539F" w:rsidRPr="00FE4109" w:rsidRDefault="00C4539F" w:rsidP="009B2422">
      <w:pPr>
        <w:pStyle w:val="berschrift3"/>
        <w:rPr>
          <w:vanish/>
          <w:specVanish/>
        </w:rPr>
      </w:pPr>
      <w:bookmarkStart w:id="11" w:name="_Toc473653390"/>
      <w:r w:rsidRPr="00FE4109">
        <w:t>Applications</w:t>
      </w:r>
      <w:bookmarkEnd w:id="11"/>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2" w:name="_Toc473653391"/>
      <w:r w:rsidRPr="00FE4109">
        <w:t>Commercial</w:t>
      </w:r>
      <w:bookmarkEnd w:id="12"/>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this field of research</w:t>
      </w:r>
      <w:r w:rsidR="00C20C4C" w:rsidRPr="00FE4109">
        <w:t xml:space="preserve"> (p. 136</w:t>
      </w:r>
      <w:r w:rsidR="003A6219" w:rsidRPr="00FE4109">
        <w:t>)</w:t>
      </w:r>
      <w:r w:rsidR="0091288D" w:rsidRPr="00FE4109">
        <w:t xml:space="preserve">. The paper by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lastRenderedPageBreak/>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 xml:space="preserve">“might solve many issues from narrow visual angle, navigation, scaling, etc. </w:t>
      </w:r>
      <w:proofErr w:type="gramStart"/>
      <w:r w:rsidR="00295BC0" w:rsidRPr="00FE4109">
        <w:t>For example, offering a way to have a complete 360-degrees view with a he</w:t>
      </w:r>
      <w:r w:rsidR="00A23A51" w:rsidRPr="00FE4109">
        <w:t>lmet can solve an angle problem</w:t>
      </w:r>
      <w:r w:rsidR="00295BC0" w:rsidRPr="00FE4109">
        <w:t>”</w:t>
      </w:r>
      <w:r w:rsidR="00A23A51" w:rsidRPr="00FE4109">
        <w:t xml:space="preserve"> (p. 18).</w:t>
      </w:r>
      <w:proofErr w:type="gramEnd"/>
    </w:p>
    <w:p w:rsidR="00C4539F" w:rsidRPr="00FE4109" w:rsidRDefault="00C4539F" w:rsidP="009C3093">
      <w:pPr>
        <w:pStyle w:val="berschrift4"/>
        <w:rPr>
          <w:vanish/>
          <w:specVanish/>
        </w:rPr>
      </w:pPr>
      <w:bookmarkStart w:id="13" w:name="_Toc473653392"/>
      <w:r w:rsidRPr="00FE4109">
        <w:t>Education and expertise transfer</w:t>
      </w:r>
      <w:bookmarkEnd w:id="13"/>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5B0CC0">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w:t>
      </w:r>
      <w:r w:rsidR="00102F43" w:rsidRPr="00FE4109">
        <w:rPr>
          <w:lang w:val="en-US"/>
        </w:rPr>
        <w:fldChar w:fldCharType="end"/>
      </w:r>
      <w:r w:rsidR="00AB375E">
        <w:rPr>
          <w:lang w:val="en-US"/>
        </w:rPr>
        <w:t xml:space="preserve"> </w:t>
      </w:r>
      <w:r w:rsidR="00102F43" w:rsidRPr="00FE4109">
        <w:rPr>
          <w:lang w:val="en-US"/>
        </w:rPr>
        <w:t xml:space="preserve">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 xml:space="preserve">Due to the abovementioned interest in Augmented Reality for learning, there have been not only a number of studies on the subject but also several meta-reviews and overviews </w:t>
      </w:r>
      <w:r w:rsidRPr="00FE4109">
        <w:fldChar w:fldCharType="begin" w:fldLock="1"/>
      </w:r>
      <w:r w:rsidR="00A90636" w:rsidRPr="00FE4109">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E4109">
        <w:fldChar w:fldCharType="separate"/>
      </w:r>
      <w:r w:rsidR="002576DB" w:rsidRPr="00FE4109">
        <w:rPr>
          <w:noProof/>
        </w:rPr>
        <w:t>(Bower et al., 2014; Fitzgerald, Taylor, &amp; Craven, 2013; Radu, 2014)</w:t>
      </w:r>
      <w:r w:rsidRPr="00FE4109">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xml:space="preserve">, </w:t>
      </w:r>
      <w:r w:rsidR="00340D6A" w:rsidRPr="00FE4109">
        <w:lastRenderedPageBreak/>
        <w:t>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3012A5" w:rsidRPr="00FE4109" w:rsidRDefault="00567F9E" w:rsidP="003012A5">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augmenting/adding to 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3012A5" w:rsidRPr="00FE4109">
        <w:fldChar w:fldCharType="begin" w:fldLock="1"/>
      </w:r>
      <w:r w:rsidR="003012A5"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3012A5" w:rsidRPr="00FE4109">
        <w:fldChar w:fldCharType="separate"/>
      </w:r>
      <w:r w:rsidR="003012A5" w:rsidRPr="00FE4109">
        <w:rPr>
          <w:noProof/>
        </w:rPr>
        <w:t>Dunleavy (2014, p. 30)</w:t>
      </w:r>
      <w:r w:rsidR="003012A5" w:rsidRPr="00FE4109">
        <w:fldChar w:fldCharType="end"/>
      </w:r>
      <w:r w:rsidR="003012A5" w:rsidRPr="00FE4109">
        <w:t xml:space="preserve"> refers to the interdependent work in physical spaces which AR allows as “the most frequently reported affordance of AR (Dunleavy, Dede, &amp; Mitchell, 2009; Facer, Joiner, Stanton, Reid, Hull, and Kirk, 2004; </w:t>
      </w:r>
      <w:proofErr w:type="spellStart"/>
      <w:r w:rsidR="003012A5" w:rsidRPr="00FE4109">
        <w:t>Klopfer</w:t>
      </w:r>
      <w:proofErr w:type="spellEnd"/>
      <w:r w:rsidR="003012A5" w:rsidRPr="00FE4109">
        <w:t xml:space="preserve"> and Squire, 2008; Squire, 2010; Perry et al., 2008; Squire, Jan, Matthews, </w:t>
      </w:r>
      <w:proofErr w:type="spellStart"/>
      <w:r w:rsidR="003012A5" w:rsidRPr="00FE4109">
        <w:t>Wagler</w:t>
      </w:r>
      <w:proofErr w:type="spellEnd"/>
      <w:r w:rsidR="003012A5" w:rsidRPr="00FE4109">
        <w:t xml:space="preserve">, Martin, </w:t>
      </w:r>
      <w:proofErr w:type="spellStart"/>
      <w:r w:rsidR="003012A5" w:rsidRPr="00FE4109">
        <w:t>Devane</w:t>
      </w:r>
      <w:proofErr w:type="spellEnd"/>
      <w:r w:rsidR="003012A5" w:rsidRPr="00FE4109">
        <w:t xml:space="preserve"> and Holden, 2007).”</w:t>
      </w:r>
    </w:p>
    <w:p w:rsidR="005B7526" w:rsidRPr="00FE4109" w:rsidRDefault="00A86186" w:rsidP="005B7526">
      <w:pPr>
        <w:pStyle w:val="StandardErstzeileneinzug"/>
      </w:pP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Pr="00FE4109">
        <w:rPr>
          <w:noProof/>
        </w:rPr>
        <w:t>Radu (2014)</w:t>
      </w:r>
      <w:r w:rsidRPr="00FE4109">
        <w:fldChar w:fldCharType="end"/>
      </w:r>
      <w:r w:rsidRPr="00FE4109">
        <w:t xml:space="preserve"> </w:t>
      </w:r>
      <w:r w:rsidR="000D2B62" w:rsidRPr="00FE4109">
        <w:t xml:space="preserve">compares various media in regards to educational affordances and comes away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5B7526" w:rsidRPr="00FE4109">
        <w:t xml:space="preserve">: </w:t>
      </w:r>
    </w:p>
    <w:p w:rsidR="005B7526" w:rsidRPr="00FE4109" w:rsidRDefault="005B7526" w:rsidP="00415BA3">
      <w:pPr>
        <w:pStyle w:val="StandardErstzeileneinzug"/>
        <w:numPr>
          <w:ilvl w:val="0"/>
          <w:numId w:val="30"/>
        </w:numPr>
      </w:pPr>
      <w:r w:rsidRPr="00FE4109">
        <w:t>Content is represented in novel ways</w:t>
      </w:r>
    </w:p>
    <w:p w:rsidR="005B7526" w:rsidRPr="00FE4109" w:rsidRDefault="005B7526" w:rsidP="00415BA3">
      <w:pPr>
        <w:pStyle w:val="StandardErstzeileneinzug"/>
        <w:numPr>
          <w:ilvl w:val="0"/>
          <w:numId w:val="30"/>
        </w:numPr>
      </w:pPr>
      <w:r w:rsidRPr="00FE4109">
        <w:t>Multiple representations appear at the appropriate time/space (spatial/temporal contiguity effect)</w:t>
      </w:r>
    </w:p>
    <w:p w:rsidR="005B7526" w:rsidRPr="00FE4109" w:rsidRDefault="005B7526" w:rsidP="00415BA3">
      <w:pPr>
        <w:pStyle w:val="StandardErstzeileneinzug"/>
        <w:numPr>
          <w:ilvl w:val="0"/>
          <w:numId w:val="30"/>
        </w:numPr>
      </w:pPr>
      <w:r w:rsidRPr="00FE4109">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E4109" w:rsidRDefault="005B7526" w:rsidP="00415BA3">
      <w:pPr>
        <w:pStyle w:val="StandardErstzeileneinzug"/>
        <w:numPr>
          <w:ilvl w:val="0"/>
          <w:numId w:val="30"/>
        </w:numPr>
      </w:pPr>
      <w:r w:rsidRPr="00FE4109">
        <w:t>Attention is directed to relevant content</w:t>
      </w:r>
    </w:p>
    <w:p w:rsidR="005B7526" w:rsidRPr="00FE4109" w:rsidRDefault="005B7526" w:rsidP="00415BA3">
      <w:pPr>
        <w:pStyle w:val="StandardErstzeileneinzug"/>
        <w:numPr>
          <w:ilvl w:val="0"/>
          <w:numId w:val="30"/>
        </w:numPr>
      </w:pPr>
      <w:r w:rsidRPr="00FE4109">
        <w:t>The learner is interacting with a 3D simulation: (“Digital simulations in general are effective tools because they allow students to experience phenomena that are impossible or infeasible t</w:t>
      </w:r>
      <w:r w:rsidR="00F13627" w:rsidRPr="00FE4109">
        <w:t>o experience otherwise . . .</w:t>
      </w:r>
      <w:r w:rsidRPr="00FE4109">
        <w:t>, they are dynamic and interactive allowing student contro</w:t>
      </w:r>
      <w:r w:rsidR="00F13627" w:rsidRPr="00FE4109">
        <w:t xml:space="preserve">l over the educational content </w:t>
      </w:r>
      <w:r w:rsidRPr="00FE4109">
        <w:t>.</w:t>
      </w:r>
      <w:r w:rsidR="00F13627" w:rsidRPr="00FE4109">
        <w:t xml:space="preserve"> </w:t>
      </w:r>
      <w:r w:rsidRPr="00FE4109">
        <w:t>.</w:t>
      </w:r>
      <w:r w:rsidR="00F13627" w:rsidRPr="00FE4109">
        <w:t xml:space="preserve"> .</w:t>
      </w:r>
      <w:r w:rsidRPr="00FE4109">
        <w:t>, and they scaffold</w:t>
      </w:r>
      <w:r w:rsidR="00F13627" w:rsidRPr="00FE4109">
        <w:t xml:space="preserve"> and assess user learning.</w:t>
      </w:r>
      <w:r w:rsidRPr="00FE4109">
        <w:t>”)</w:t>
      </w:r>
    </w:p>
    <w:p w:rsidR="005B7526" w:rsidRPr="00FE4109" w:rsidRDefault="005B7526" w:rsidP="00415BA3">
      <w:pPr>
        <w:pStyle w:val="StandardErstzeileneinzug"/>
        <w:numPr>
          <w:ilvl w:val="0"/>
          <w:numId w:val="30"/>
        </w:numPr>
      </w:pPr>
      <w:r w:rsidRPr="00FE4109">
        <w:t>Interaction and collaboration are natural</w:t>
      </w:r>
      <w:r w:rsidR="006A40AA" w:rsidRPr="00FE4109">
        <w:t xml:space="preserve"> (pp. 1539-1540).</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C3FBB" w:rsidRPr="00FE4109">
        <w:fldChar w:fldCharType="begin" w:fldLock="1"/>
      </w:r>
      <w:r w:rsidR="00A90636" w:rsidRPr="00FE4109">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E4109">
        <w:fldChar w:fldCharType="separate"/>
      </w:r>
      <w:r w:rsidR="006C3FBB" w:rsidRPr="00FE4109">
        <w:rPr>
          <w:noProof/>
        </w:rPr>
        <w:t>(Dede, 2009)</w:t>
      </w:r>
      <w:r w:rsidR="006C3FBB" w:rsidRPr="00FE4109">
        <w:fldChar w:fldCharType="end"/>
      </w:r>
      <w:r w:rsidR="006C3FBB" w:rsidRPr="00FE4109">
        <w:t xml:space="preserve"> </w:t>
      </w:r>
      <w:r w:rsidR="006F5ABF" w:rsidRPr="00FE4109">
        <w:t xml:space="preserve">as an important background in the development of their mixed reality framework.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w:t>
      </w:r>
      <w:r w:rsidR="00FB4BB3" w:rsidRPr="00FE4109">
        <w:lastRenderedPageBreak/>
        <w:t>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rsidRPr="00FE4109">
        <w:t>alysis, evaluation and creation</w:t>
      </w:r>
      <w:r w:rsidR="00FB4BB3" w:rsidRPr="00FE4109">
        <w:t>”</w:t>
      </w:r>
      <w:r w:rsidR="00825B26" w:rsidRPr="00FE4109">
        <w:t xml:space="preserve"> (p. 7)</w:t>
      </w:r>
      <w:r w:rsidR="00FB4BB3" w:rsidRPr="00FE4109">
        <w:t xml:space="preserve">), they acknowledge its potential and recommend students be </w:t>
      </w:r>
      <w:r w:rsidR="001A7CC9" w:rsidRPr="00FE4109">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w:t>
      </w:r>
      <w:r w:rsidR="007E336C">
        <w:t>,”</w:t>
      </w:r>
      <w:r w:rsidR="006355B0" w:rsidRPr="00FE4109">
        <w:t xml:space="preserve"> “drive by gamified story</w:t>
      </w:r>
      <w:r w:rsidR="007E336C">
        <w:t>,</w:t>
      </w:r>
      <w:r w:rsidR="006355B0" w:rsidRPr="00FE4109">
        <w:t>”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14" w:name="_Toc473653393"/>
      <w:r w:rsidRPr="00FE4109">
        <w:t>Augmented R</w:t>
      </w:r>
      <w:r w:rsidR="00C4539F" w:rsidRPr="00FE4109">
        <w:t>eality games</w:t>
      </w:r>
      <w:bookmarkEnd w:id="14"/>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w:t>
      </w:r>
      <w:r w:rsidR="00776C09">
        <w:rPr>
          <w:lang w:val="en-US"/>
        </w:rPr>
        <w:t>well-</w:t>
      </w:r>
      <w:r w:rsidR="008F2D0E" w:rsidRPr="00FE4109">
        <w:rPr>
          <w:lang w:val="en-US"/>
        </w:rPr>
        <w:t xml:space="preserve">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8F2D0E" w:rsidRPr="00FE4109">
        <w:rPr>
          <w:lang w:val="en-US"/>
        </w:rPr>
        <w:fldChar w:fldCharType="begin" w:fldLock="1"/>
      </w:r>
      <w:r w:rsidR="00A90636" w:rsidRPr="00FE4109">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E4109">
        <w:rPr>
          <w:lang w:val="en-US"/>
        </w:rPr>
        <w:fldChar w:fldCharType="separate"/>
      </w:r>
      <w:r w:rsidR="0049398E" w:rsidRPr="00FE4109">
        <w:rPr>
          <w:noProof/>
          <w:lang w:val="en-US"/>
        </w:rPr>
        <w:t>FitzGerald et al. (</w:t>
      </w:r>
      <w:r w:rsidR="008F2D0E" w:rsidRPr="00FE4109">
        <w:rPr>
          <w:noProof/>
          <w:lang w:val="en-US"/>
        </w:rPr>
        <w:t>2013</w:t>
      </w:r>
      <w:r w:rsidR="000B2D2A" w:rsidRPr="00FE4109">
        <w:rPr>
          <w:noProof/>
          <w:lang w:val="en-US"/>
        </w:rPr>
        <w:t>, p. 44</w:t>
      </w:r>
      <w:r w:rsidR="008F2D0E" w:rsidRPr="00FE4109">
        <w:rPr>
          <w:noProof/>
          <w:lang w:val="en-US"/>
        </w:rPr>
        <w:t>)</w:t>
      </w:r>
      <w:r w:rsidR="008F2D0E" w:rsidRPr="00FE4109">
        <w:rPr>
          <w:lang w:val="en-US"/>
        </w:rPr>
        <w:fldChar w:fldCharType="end"/>
      </w:r>
      <w:r w:rsidR="008F2D0E" w:rsidRPr="00FE4109">
        <w:rPr>
          <w:lang w:val="en-US"/>
        </w:rPr>
        <w:t xml:space="preserve"> somewhat similarly emphasize the “dialogue between the media and th</w:t>
      </w:r>
      <w:r w:rsidR="00DC66CB" w:rsidRPr="00FE4109">
        <w:rPr>
          <w:lang w:val="en-US"/>
        </w:rPr>
        <w:t xml:space="preserve">e context in which it is used.” Although 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EyeToy, </w:t>
      </w:r>
      <w:r w:rsidR="00815BCE" w:rsidRPr="00FE4109">
        <w:rPr>
          <w:lang w:val="en-US"/>
        </w:rPr>
        <w:t>efforts were for a long time focused on research, until the advance of smartphone technology, which made devices with Augmented Reality capabili</w:t>
      </w:r>
      <w:r w:rsidR="001F4A2E">
        <w:rPr>
          <w:lang w:val="en-US"/>
        </w:rPr>
        <w:t>ties widely available (see 2.1)</w:t>
      </w:r>
      <w:r w:rsidR="00815BCE" w:rsidRPr="00FE4109">
        <w:rPr>
          <w:lang w:val="en-US"/>
        </w:rPr>
        <w:t xml:space="preserve"> </w:t>
      </w:r>
      <w:r w:rsidR="001F4A2E">
        <w:rPr>
          <w:lang w:val="en-US"/>
        </w:rPr>
        <w:t xml:space="preserve">and </w:t>
      </w:r>
      <w:r w:rsidR="00815BCE" w:rsidRPr="00FE4109">
        <w:rPr>
          <w:lang w:val="en-US"/>
        </w:rPr>
        <w:t xml:space="preserve">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Similar</w:t>
      </w:r>
      <w:r w:rsidR="001F4A2E">
        <w:rPr>
          <w:lang w:val="en-US"/>
        </w:rPr>
        <w:t>ly</w:t>
      </w:r>
      <w:r w:rsidR="00E66882" w:rsidRPr="00FE4109">
        <w:rPr>
          <w:lang w:val="en-US"/>
        </w:rPr>
        <w:t xml:space="preserve">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w:t>
      </w:r>
      <w:r w:rsidR="00E66882" w:rsidRPr="001F4A2E">
        <w:rPr>
          <w:i/>
          <w:lang w:val="en-US"/>
        </w:rPr>
        <w:t>Dino Dig</w:t>
      </w:r>
      <w:r w:rsidR="00E66882" w:rsidRPr="00FE4109">
        <w:rPr>
          <w:lang w:val="en-US"/>
        </w:rPr>
        <w:t>, which despite having educational content was primarily intended to entertain</w:t>
      </w:r>
      <w:r w:rsidR="008E435B">
        <w:rPr>
          <w:lang w:val="en-US"/>
        </w:rPr>
        <w:t xml:space="preserve"> (p. 29)</w:t>
      </w:r>
      <w:r w:rsidR="00E66882" w:rsidRPr="00FE4109">
        <w:rPr>
          <w:lang w:val="en-US"/>
        </w:rPr>
        <w:t>.</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r w:rsidRPr="00FE4109">
        <w:rPr>
          <w:i/>
        </w:rPr>
        <w:t>PingPongPlus</w:t>
      </w:r>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w:t>
      </w:r>
      <w:r w:rsidR="002F6AA5">
        <w:t>modify</w:t>
      </w:r>
      <w:r w:rsidR="00E50700" w:rsidRPr="00FE4109">
        <w:t xml:space="preserve">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r w:rsidR="00E50700" w:rsidRPr="00FE4109">
        <w:rPr>
          <w:i/>
        </w:rPr>
        <w:t>Locatory</w:t>
      </w:r>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t>
      </w:r>
      <w:r w:rsidR="00714AC2">
        <w:t xml:space="preserve">both </w:t>
      </w:r>
      <w:r w:rsidR="007C5EAF" w:rsidRPr="00FE4109">
        <w:t xml:space="preserve">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D677EA" w:rsidRPr="00FE4109">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 xml:space="preserve">e of </w:t>
      </w:r>
      <w:r w:rsidR="00F13627" w:rsidRPr="00FE4109">
        <w:rPr>
          <w:i/>
        </w:rPr>
        <w:lastRenderedPageBreak/>
        <w:t>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w:t>
      </w:r>
      <w:proofErr w:type="gramStart"/>
      <w:r w:rsidR="008076E8" w:rsidRPr="00FE4109">
        <w:t>as</w:t>
      </w:r>
      <w:proofErr w:type="gramEnd"/>
      <w:r w:rsidR="008076E8" w:rsidRPr="00FE4109">
        <w:t xml:space="preserve"> the game only tries to be visually more appealing than the originals but does not include genuine engaging game play</w:t>
      </w:r>
      <w:bookmarkStart w:id="15" w:name="_GoBack"/>
      <w:bookmarkEnd w:id="15"/>
      <w:r w:rsidR="008076E8" w:rsidRPr="00FE4109">
        <w:t>”</w:t>
      </w:r>
      <w:r w:rsidR="00234710" w:rsidRPr="00FE4109">
        <w:t xml:space="preserve"> (p. 178).</w:t>
      </w:r>
    </w:p>
    <w:p w:rsidR="00C4539F" w:rsidRPr="00FE4109" w:rsidRDefault="00C4539F" w:rsidP="009B2422">
      <w:pPr>
        <w:pStyle w:val="berschrift3"/>
        <w:rPr>
          <w:vanish/>
          <w:specVanish/>
        </w:rPr>
      </w:pPr>
      <w:bookmarkStart w:id="16" w:name="_Toc473653394"/>
      <w:r w:rsidRPr="00FE4109">
        <w:t>Outlook</w:t>
      </w:r>
      <w:bookmarkEnd w:id="16"/>
    </w:p>
    <w:p w:rsidR="00AE55D3" w:rsidRPr="00FE4109" w:rsidRDefault="009C3093" w:rsidP="00AE55D3">
      <w:pPr>
        <w:rPr>
          <w:lang w:val="en-US"/>
        </w:rPr>
      </w:pPr>
      <w:r w:rsidRPr="00FE4109">
        <w:rPr>
          <w:lang w:val="en-US"/>
        </w:rPr>
        <w:t xml:space="preserve">. </w:t>
      </w:r>
      <w:r w:rsidR="00AE55D3" w:rsidRPr="00FE4109">
        <w:rPr>
          <w:lang w:val="en-US"/>
        </w:rPr>
        <w:t xml:space="preserve">This section provides an overview </w:t>
      </w:r>
      <w:r w:rsidR="00714AC2">
        <w:rPr>
          <w:lang w:val="en-US"/>
        </w:rPr>
        <w:t>of</w:t>
      </w:r>
      <w:r w:rsidR="00AE55D3" w:rsidRPr="00FE4109">
        <w:rPr>
          <w:lang w:val="en-US"/>
        </w:rPr>
        <w:t xml:space="preserve">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17" w:name="_Toc473653395"/>
      <w:r w:rsidRPr="00FE4109">
        <w:t>Possibilities</w:t>
      </w:r>
      <w:bookmarkEnd w:id="17"/>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w:t>
      </w:r>
      <w:r w:rsidR="0054046A">
        <w:t>,</w:t>
      </w:r>
      <w:r w:rsidR="008E7BAD" w:rsidRPr="00FE4109">
        <w:t xml:space="preserve"> particularly for learning</w:t>
      </w:r>
      <w:r w:rsidR="00E244E3" w:rsidRPr="00FE4109">
        <w:t xml:space="preserve"> (</w:t>
      </w:r>
      <w:proofErr w:type="spellStart"/>
      <w:r w:rsidR="00E244E3"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E4109">
        <w:fldChar w:fldCharType="separate"/>
      </w:r>
      <w:r w:rsidR="00AE4BC6" w:rsidRPr="00FE4109">
        <w:rPr>
          <w:noProof/>
        </w:rPr>
        <w:t>Radu</w:t>
      </w:r>
      <w:proofErr w:type="spellEnd"/>
      <w:r w:rsidR="00AE4BC6" w:rsidRPr="00FE4109">
        <w:rPr>
          <w:noProof/>
        </w:rPr>
        <w:t xml:space="preserve"> (</w:t>
      </w:r>
      <w:r w:rsidR="00E244E3" w:rsidRPr="00FE4109">
        <w:rPr>
          <w:noProof/>
        </w:rPr>
        <w:t>2014)</w:t>
      </w:r>
      <w:r w:rsidR="00E244E3" w:rsidRPr="00FE4109">
        <w:fldChar w:fldCharType="end"/>
      </w:r>
      <w:r w:rsidR="00F13627" w:rsidRPr="00FE4109">
        <w:t>: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p. </w:t>
      </w:r>
      <w:r w:rsidR="006B66D8" w:rsidRPr="00FE4109">
        <w:t>1536</w:t>
      </w:r>
      <w:r w:rsidR="00AE4BC6" w:rsidRPr="00FE4109">
        <w:t>).</w:t>
      </w:r>
      <w:r w:rsidR="00E244E3"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engagement when interacting in Augmented Reality. </w:t>
      </w:r>
      <w:r w:rsidR="0019360B" w:rsidRPr="00FE4109">
        <w:fldChar w:fldCharType="begin" w:fldLock="1"/>
      </w:r>
      <w:r w:rsidR="005B0CC0">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Table 1)", "plainTextFormattedCitation" : "(Schmitz et al., 2012)", "previouslyFormattedCitation" : "(Schmitz et al., 2012)" }, "properties" : { "noteIndex" : 0 }, "schema" : "https://github.com/citation-style-language/schema/raw/master/csl-citation.json" }</w:instrText>
      </w:r>
      <w:r w:rsidR="0019360B" w:rsidRPr="00FE4109">
        <w:fldChar w:fldCharType="separate"/>
      </w:r>
      <w:r w:rsidR="008412CF" w:rsidRPr="00FE4109">
        <w:rPr>
          <w:noProof/>
        </w:rPr>
        <w:t>Schmitz et al. (</w:t>
      </w:r>
      <w:r w:rsidR="0019360B" w:rsidRPr="00FE4109">
        <w:rPr>
          <w:noProof/>
        </w:rPr>
        <w:t>2012</w:t>
      </w:r>
      <w:r w:rsidR="008845E4">
        <w:rPr>
          <w:noProof/>
        </w:rPr>
        <w:t>, Table 1</w:t>
      </w:r>
      <w:r w:rsidR="0019360B" w:rsidRPr="00FE4109">
        <w:rPr>
          <w:noProof/>
        </w:rPr>
        <w:t>)</w:t>
      </w:r>
      <w:r w:rsidR="0019360B" w:rsidRPr="00FE4109">
        <w:fldChar w:fldCharType="end"/>
      </w:r>
      <w:r w:rsidR="008E7BAD" w:rsidRPr="00FE4109">
        <w:t xml:space="preserve"> also mapped motivational effects to Augmented Reality</w:t>
      </w:r>
      <w:r w:rsidR="0054046A">
        <w:t xml:space="preserve"> as a game design pattern</w:t>
      </w:r>
      <w:r w:rsidR="008E7BAD" w:rsidRPr="00FE4109">
        <w:t>,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ijers et al., 2010). Students are mentally ready for le</w:t>
      </w:r>
      <w:r w:rsidR="008412CF" w:rsidRPr="00FE4109">
        <w:t>arning (</w:t>
      </w:r>
      <w:proofErr w:type="spellStart"/>
      <w:r w:rsidR="008412CF" w:rsidRPr="00FE4109">
        <w:t>Schwabe</w:t>
      </w:r>
      <w:proofErr w:type="spellEnd"/>
      <w:r w:rsidR="008412CF" w:rsidRPr="00FE4109">
        <w:t xml:space="preserve"> and </w:t>
      </w:r>
      <w:proofErr w:type="spellStart"/>
      <w:r w:rsidR="008412CF" w:rsidRPr="00FE4109">
        <w:t>Göth</w:t>
      </w:r>
      <w:proofErr w:type="spellEnd"/>
      <w:r w:rsidR="008412CF" w:rsidRPr="00FE4109">
        <w:t>, 2005)</w:t>
      </w:r>
      <w:r w:rsidR="008845E4">
        <w:t>.</w:t>
      </w:r>
      <w:r w:rsidR="00865790" w:rsidRPr="00FE4109">
        <w:t>”</w:t>
      </w:r>
    </w:p>
    <w:p w:rsidR="00F35A24" w:rsidRPr="00FE4109" w:rsidRDefault="00141BBA" w:rsidP="003012A5">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C4539F" w:rsidRPr="00FE4109" w:rsidRDefault="00A8201E" w:rsidP="009C3093">
      <w:pPr>
        <w:pStyle w:val="berschrift4"/>
        <w:rPr>
          <w:vanish/>
          <w:specVanish/>
        </w:rPr>
      </w:pPr>
      <w:bookmarkStart w:id="18" w:name="_Toc473653396"/>
      <w:r w:rsidRPr="00FE4109">
        <w:t>Challenges</w:t>
      </w:r>
      <w:bookmarkEnd w:id="18"/>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echnological limitations, user interface limitations</w:t>
      </w:r>
      <w:r w:rsidR="00CA2E41" w:rsidRPr="00FE4109">
        <w:rPr>
          <w:lang w:val="en-US"/>
        </w:rPr>
        <w:t>, and social acceptance issues.</w:t>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relating to the environment, capturing, 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lastRenderedPageBreak/>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local 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calling such intersensory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ne of the most frequently reported AR design challenges is preventing student cognitive overload during the experience (Dunleavy et al., 2009; Klopfer and Squire, 2008; Perry, Klopfer, Norton, Sutch, Sanford, &amp; Facer, 2008).”</w:t>
      </w:r>
    </w:p>
    <w:p w:rsidR="00045B92" w:rsidRPr="00FE4109" w:rsidRDefault="00BC2F41" w:rsidP="00045B92">
      <w:pPr>
        <w:pStyle w:val="StandardErstzeileneinzug"/>
        <w:tabs>
          <w:tab w:val="left" w:pos="5640"/>
        </w:tabs>
      </w:pPr>
      <w:r w:rsidRPr="00FE4109">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 xml:space="preserve">included </w:t>
      </w:r>
      <w:r w:rsidR="00134127" w:rsidRPr="00FE4109">
        <w:lastRenderedPageBreak/>
        <w:t>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he mobile device as a lens rather 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r w:rsidR="00A70BA9" w:rsidRPr="00FE4109">
        <w:fldChar w:fldCharType="begin" w:fldLock="1"/>
      </w:r>
      <w:r w:rsidR="008135BD"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E4109">
        <w:fldChar w:fldCharType="separate"/>
      </w:r>
      <w:r w:rsidR="008135BD" w:rsidRPr="00FE4109">
        <w:rPr>
          <w:noProof/>
        </w:rPr>
        <w:t>Lamantia (</w:t>
      </w:r>
      <w:r w:rsidR="00A70BA9" w:rsidRPr="00FE4109">
        <w:rPr>
          <w:noProof/>
        </w:rPr>
        <w:t>2009)</w:t>
      </w:r>
      <w:r w:rsidR="00A70BA9" w:rsidRPr="00FE4109">
        <w:fldChar w:fldCharType="end"/>
      </w:r>
      <w:r w:rsidRPr="00FE4109">
        <w:t xml:space="preserve"> as one of the </w:t>
      </w:r>
      <w:r w:rsidR="00A70BA9" w:rsidRPr="00FE4109">
        <w:t>“</w:t>
      </w:r>
      <w:r w:rsidRPr="00FE4109">
        <w:t>gaps</w:t>
      </w:r>
      <w:r w:rsidR="00A70BA9" w:rsidRPr="00FE4109">
        <w:t xml:space="preserve"> in the interactions current AR experiences support</w:t>
      </w:r>
      <w:r w:rsidRPr="00FE4109">
        <w:t xml:space="preserve">.” The full list consists of </w:t>
      </w:r>
    </w:p>
    <w:p w:rsidR="00A70BA9" w:rsidRPr="00FE4109" w:rsidRDefault="00A70BA9" w:rsidP="00415BA3">
      <w:pPr>
        <w:pStyle w:val="StandardErstzeileneinzug"/>
        <w:numPr>
          <w:ilvl w:val="0"/>
          <w:numId w:val="31"/>
        </w:numPr>
      </w:pPr>
      <w:r w:rsidRPr="00FE4109">
        <w:t>Loner (“</w:t>
      </w:r>
      <w:r w:rsidR="008135BD" w:rsidRPr="00FE4109">
        <w:t>R</w:t>
      </w:r>
      <w:r w:rsidRPr="00FE4109">
        <w:t>eliance on single-person, socially disconnected user experiences.”)</w:t>
      </w:r>
    </w:p>
    <w:p w:rsidR="00A70BA9" w:rsidRPr="00FE4109" w:rsidRDefault="00A70BA9" w:rsidP="00415BA3">
      <w:pPr>
        <w:pStyle w:val="StandardErstzeileneinzug"/>
        <w:numPr>
          <w:ilvl w:val="0"/>
          <w:numId w:val="31"/>
        </w:numPr>
      </w:pPr>
      <w:r w:rsidRPr="00FE4109">
        <w:t>Secondhand Smoke (“</w:t>
      </w:r>
      <w:r w:rsidR="008135BD" w:rsidRPr="00FE4109">
        <w:t>I</w:t>
      </w:r>
      <w:r w:rsidRPr="00FE4109">
        <w:t>ndirect experience of augmented reality</w:t>
      </w:r>
      <w:r w:rsidR="008135BD" w:rsidRPr="00FE4109">
        <w:t>.</w:t>
      </w:r>
      <w:r w:rsidRPr="00FE4109">
        <w:t>”)</w:t>
      </w:r>
    </w:p>
    <w:p w:rsidR="00A70BA9" w:rsidRPr="00FE4109" w:rsidRDefault="00A70BA9" w:rsidP="00415BA3">
      <w:pPr>
        <w:pStyle w:val="StandardErstzeileneinzug"/>
        <w:numPr>
          <w:ilvl w:val="0"/>
          <w:numId w:val="31"/>
        </w:numPr>
      </w:pPr>
      <w:r w:rsidRPr="00FE4109">
        <w:t xml:space="preserve">Pay No Attention to the Man </w:t>
      </w:r>
      <w:proofErr w:type="gramStart"/>
      <w:r w:rsidRPr="00FE4109">
        <w:t>Behind</w:t>
      </w:r>
      <w:proofErr w:type="gramEnd"/>
      <w:r w:rsidRPr="00FE4109">
        <w:t xml:space="preserve"> the Curtain (“AR experiences that identify people by face, marker, or RFID tag could severely challenge our ability to do ordinary things</w:t>
      </w:r>
      <w:r w:rsidR="008135BD" w:rsidRPr="00FE4109">
        <w:t>.</w:t>
      </w:r>
      <w:r w:rsidRPr="00FE4109">
        <w:t>”)</w:t>
      </w:r>
    </w:p>
    <w:p w:rsidR="00A70BA9" w:rsidRPr="00FE4109" w:rsidRDefault="00A70BA9" w:rsidP="00415BA3">
      <w:pPr>
        <w:pStyle w:val="StandardErstzeileneinzug"/>
        <w:numPr>
          <w:ilvl w:val="0"/>
          <w:numId w:val="31"/>
        </w:numPr>
      </w:pPr>
      <w:r w:rsidRPr="00FE4109">
        <w:t>The Invisible Man! (“AR experiences might take active measures to reinforce social mechanisms such as privacy or anonymity by actively altering the mixed-reality environment</w:t>
      </w:r>
      <w:r w:rsidR="008135BD" w:rsidRPr="00FE4109">
        <w:t>.</w:t>
      </w:r>
      <w:r w:rsidRPr="00FE4109">
        <w:t>”)</w:t>
      </w:r>
    </w:p>
    <w:p w:rsidR="00A70BA9" w:rsidRPr="00FE4109" w:rsidRDefault="008135BD" w:rsidP="00415BA3">
      <w:pPr>
        <w:pStyle w:val="StandardErstzeileneinzug"/>
        <w:numPr>
          <w:ilvl w:val="0"/>
          <w:numId w:val="31"/>
        </w:numPr>
      </w:pPr>
      <w:r w:rsidRPr="00FE4109">
        <w:t>Tunnel Vision (“L</w:t>
      </w:r>
      <w:r w:rsidR="00A70BA9" w:rsidRPr="00FE4109">
        <w:t>imiting their ability to react to stimuli beyond their narrow, monocular view</w:t>
      </w:r>
      <w:r w:rsidRPr="00FE4109">
        <w:t>.</w:t>
      </w:r>
      <w:r w:rsidR="00A70BA9" w:rsidRPr="00FE4109">
        <w:t>”)</w:t>
      </w:r>
    </w:p>
    <w:p w:rsidR="00A70BA9" w:rsidRPr="00FE4109" w:rsidRDefault="008135BD" w:rsidP="00415BA3">
      <w:pPr>
        <w:pStyle w:val="StandardErstzeileneinzug"/>
        <w:numPr>
          <w:ilvl w:val="0"/>
          <w:numId w:val="31"/>
        </w:numPr>
      </w:pPr>
      <w:r w:rsidRPr="00FE4109">
        <w:t>AR for AR’s Sake (“D</w:t>
      </w:r>
      <w:r w:rsidR="00A70BA9" w:rsidRPr="00FE4109">
        <w:t>eveloping interaction patterns that address these everyday activities is essential</w:t>
      </w:r>
      <w:r w:rsidRPr="00FE4109">
        <w:t>.</w:t>
      </w:r>
      <w:r w:rsidR="00A70BA9" w:rsidRPr="00FE4109">
        <w:t>”)</w:t>
      </w:r>
    </w:p>
    <w:p w:rsidR="00FB4C1B" w:rsidRPr="00FE4109" w:rsidRDefault="00FB4C1B" w:rsidP="00FB4C1B">
      <w:pPr>
        <w:pStyle w:val="StandardErstzeileneinzug"/>
      </w:pPr>
      <w:r w:rsidRPr="00FE4109">
        <w:t xml:space="preserve">Generally, </w:t>
      </w: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008135BD" w:rsidRPr="00FE4109">
        <w:rPr>
          <w:noProof/>
        </w:rPr>
        <w:t>Radu (</w:t>
      </w:r>
      <w:r w:rsidRPr="00FE4109">
        <w:rPr>
          <w:noProof/>
        </w:rPr>
        <w:t>2014)</w:t>
      </w:r>
      <w:r w:rsidRPr="00FE4109">
        <w:fldChar w:fldCharType="end"/>
      </w:r>
      <w:r w:rsidRPr="00FE4109">
        <w:t xml:space="preserve"> 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354BE8">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sers who are not aware exactly what data is being collected or who are wary of being tracked or targeted by companies which provide personal</w:t>
      </w:r>
      <w:r w:rsidR="00B15C3B" w:rsidRPr="00FE4109">
        <w:t>ised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FB4C1B" w:rsidRPr="00FE4109">
        <w:fldChar w:fldCharType="end"/>
      </w:r>
      <w:r w:rsidR="00F13627" w:rsidRPr="00FE4109">
        <w:t xml:space="preserve"> </w:t>
      </w:r>
      <w:r w:rsidR="00354BE8">
        <w:t>name</w:t>
      </w:r>
      <w:r w:rsidR="00F13627" w:rsidRPr="00FE4109">
        <w:t xml:space="preserve"> </w:t>
      </w:r>
      <w:r w:rsidR="00354BE8">
        <w:t>as</w:t>
      </w:r>
      <w:r w:rsidR="00F13627" w:rsidRPr="00FE4109">
        <w:t xml:space="preserve"> “i</w:t>
      </w:r>
      <w:r w:rsidR="00FB4C1B" w:rsidRPr="00FE4109">
        <w:t>ssues related to the collection of information”:</w:t>
      </w:r>
      <w:r w:rsidR="00354BE8">
        <w:t xml:space="preserve"> </w:t>
      </w:r>
      <w:r w:rsidR="00FB4C1B" w:rsidRPr="00FE4109">
        <w:t>Reasonable expectations of privacy</w:t>
      </w:r>
      <w:r w:rsidR="00354BE8">
        <w:t>, t</w:t>
      </w:r>
      <w:r w:rsidR="00FB4C1B" w:rsidRPr="00FE4109">
        <w:t>he third party doctrine</w:t>
      </w:r>
      <w:r w:rsidR="00354BE8">
        <w:t>, f</w:t>
      </w:r>
      <w:r w:rsidR="00FB4C1B" w:rsidRPr="00FE4109">
        <w:t>ree speech</w:t>
      </w:r>
      <w:r w:rsidR="00354BE8">
        <w:t>, and i</w:t>
      </w:r>
      <w:r w:rsidR="00FB4C1B" w:rsidRPr="00FE4109">
        <w:t>ntellectual property</w:t>
      </w:r>
      <w:r w:rsidR="00B15C3B" w:rsidRPr="00FE4109">
        <w:t xml:space="preserve"> (p. 6)</w:t>
      </w:r>
      <w:r w:rsidR="00354BE8">
        <w:t>.</w:t>
      </w:r>
    </w:p>
    <w:p w:rsidR="006B257B" w:rsidRPr="00FE4109" w:rsidRDefault="00BA47E4" w:rsidP="005B6F5F">
      <w:pPr>
        <w:pStyle w:val="StandardErstzeileneinzug"/>
      </w:pPr>
      <w:r>
        <w:rPr>
          <w:b/>
        </w:rPr>
        <w:lastRenderedPageBreak/>
        <w:t>Other</w:t>
      </w:r>
      <w:r w:rsidR="00110DF4" w:rsidRPr="00FE4109">
        <w:t>:</w:t>
      </w:r>
      <w:r w:rsidR="006B257B" w:rsidRPr="00FE4109">
        <w:t xml:space="preserve"> </w:t>
      </w:r>
      <w:r>
        <w:t xml:space="preserve">Outside of the three major categories, one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r w:rsidRPr="00FE4109">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p>
    <w:p w:rsidR="000F419C" w:rsidRPr="00FE4109" w:rsidRDefault="00C4539F" w:rsidP="000631DB">
      <w:pPr>
        <w:pStyle w:val="berschrift2"/>
        <w:rPr>
          <w:lang w:val="en-US"/>
        </w:rPr>
      </w:pPr>
      <w:bookmarkStart w:id="19" w:name="_Toc473653397"/>
      <w:r w:rsidRPr="00FE4109">
        <w:rPr>
          <w:lang w:val="en-US"/>
        </w:rPr>
        <w:t>Sensors</w:t>
      </w:r>
      <w:bookmarkEnd w:id="19"/>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geolocated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C71A78" w:rsidRPr="00FE4109">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E4109">
        <w:fldChar w:fldCharType="separate"/>
      </w:r>
      <w:r w:rsidR="0093344C" w:rsidRPr="00FE4109">
        <w:rPr>
          <w:noProof/>
        </w:rPr>
        <w:t>(“Sensor,” n.d.)</w:t>
      </w:r>
      <w:r w:rsidR="0093344C" w:rsidRPr="00FE4109">
        <w:fldChar w:fldCharType="end"/>
      </w:r>
    </w:p>
    <w:p w:rsidR="00DD6364" w:rsidRPr="00FE4109"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based on measurands, technological aspects, detection mea</w:t>
      </w:r>
      <w:r w:rsidR="00CF0E40" w:rsidRPr="00FE4109">
        <w:t>ns, conversion phenomena, sensor</w:t>
      </w:r>
      <w:r w:rsidR="00E3080D" w:rsidRPr="00FE4109">
        <w:t xml:space="preserve"> materials, and fields of application.</w:t>
      </w:r>
      <w:r w:rsidR="00CF0E40" w:rsidRPr="00FE4109">
        <w:t xml:space="preserve"> </w:t>
      </w:r>
      <w:r w:rsidR="00DD6364" w:rsidRPr="00FE4109">
        <w:t xml:space="preserve">Coming from an expertise transfer background, </w:t>
      </w:r>
      <w:r w:rsidR="00DD6364"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E4109">
        <w:fldChar w:fldCharType="separate"/>
      </w:r>
      <w:r w:rsidR="002D3C2C" w:rsidRPr="00FE4109">
        <w:rPr>
          <w:noProof/>
        </w:rPr>
        <w:t>Sharma et al. (</w:t>
      </w:r>
      <w:r w:rsidR="00DD6364" w:rsidRPr="00FE4109">
        <w:rPr>
          <w:noProof/>
        </w:rPr>
        <w:t>2016)</w:t>
      </w:r>
      <w:r w:rsidR="00DD6364"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the paper presents challenges associated with linking different kinds of sensors in a system, such as incompatibility with each other or the system architecture, data synchronization and amount of data</w:t>
      </w:r>
      <w:r w:rsidR="00BF14EB" w:rsidRPr="00FE4109">
        <w:t xml:space="preserve"> (pp. 37-38)</w:t>
      </w:r>
      <w:r w:rsidR="005B2F0A" w:rsidRPr="00FE4109">
        <w:t>.</w:t>
      </w:r>
    </w:p>
    <w:p w:rsidR="00AB6B66" w:rsidRPr="00FE4109" w:rsidRDefault="005B2F0A" w:rsidP="003E6666">
      <w:pPr>
        <w:pStyle w:val="StandardErstzeileneinzug"/>
      </w:pPr>
      <w:r w:rsidRPr="00FE4109">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r w:rsidR="008C1715" w:rsidRPr="00FE4109">
        <w:t xml:space="preserve">Mattern &amp; Floerkemeier </w:t>
      </w:r>
      <w:r w:rsidRPr="00FE4109">
        <w:t>specifically go into detail about the role of RFID</w:t>
      </w:r>
      <w:r w:rsidR="003E6666" w:rsidRPr="00FE4109">
        <w:t xml:space="preserve"> (radio-frequency </w:t>
      </w:r>
      <w:r w:rsidR="003E6666" w:rsidRPr="00FE4109">
        <w:lastRenderedPageBreak/>
        <w:t>identification), which may be connected to sensors in order to eas</w:t>
      </w:r>
      <w:r w:rsidR="00CF0E40" w:rsidRPr="00FE4109">
        <w:t>ily communicate the sensor data to other devices.</w:t>
      </w:r>
    </w:p>
    <w:p w:rsidR="00C4539F" w:rsidRPr="00FE4109" w:rsidRDefault="00C4539F" w:rsidP="009B2422">
      <w:pPr>
        <w:pStyle w:val="berschrift3"/>
        <w:rPr>
          <w:vanish/>
          <w:specVanish/>
        </w:rPr>
      </w:pPr>
      <w:bookmarkStart w:id="20" w:name="_Toc473653398"/>
      <w:r w:rsidRPr="00FE4109">
        <w:t>Sensors in games</w:t>
      </w:r>
      <w:bookmarkEnd w:id="20"/>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e user from 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w:t>
      </w:r>
      <w:r w:rsidR="00E25A9F">
        <w:rPr>
          <w:lang w:val="en-US"/>
        </w:rPr>
        <w:t>und, simplifying input commands – as one might by using sensors –</w:t>
      </w:r>
      <w:r w:rsidR="00A16952" w:rsidRPr="00FE4109">
        <w:rPr>
          <w:lang w:val="en-US"/>
        </w:rPr>
        <w:t xml:space="preserve">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Because of its capabilities and comparatively 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ifferent sensors have different strengths and weaknesses that completely change the way a game might work.”</w:t>
      </w:r>
    </w:p>
    <w:p w:rsidR="00C4539F" w:rsidRPr="00FE4109" w:rsidRDefault="003612C9" w:rsidP="009B2422">
      <w:pPr>
        <w:pStyle w:val="berschrift3"/>
        <w:rPr>
          <w:vanish/>
          <w:specVanish/>
        </w:rPr>
      </w:pPr>
      <w:bookmarkStart w:id="21" w:name="_Toc473653399"/>
      <w:r w:rsidRPr="00FE4109">
        <w:t>Sensors in Augmented R</w:t>
      </w:r>
      <w:r w:rsidR="00C4539F" w:rsidRPr="00FE4109">
        <w:t>eality</w:t>
      </w:r>
      <w:bookmarkEnd w:id="21"/>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 xml:space="preserve">While purely marker-based AR will usually </w:t>
      </w:r>
      <w:r w:rsidR="007F3549">
        <w:t>rely</w:t>
      </w:r>
      <w:r w:rsidRPr="00FE4109">
        <w:t xml:space="preserve"> on</w:t>
      </w:r>
      <w:r w:rsidR="00095995" w:rsidRPr="00FE4109">
        <w:t xml:space="preserve"> a camera and computer vision software, </w:t>
      </w:r>
      <w:r w:rsidRPr="00FE4109">
        <w:t xml:space="preserve">location-based </w:t>
      </w:r>
      <w:r w:rsidR="00095995" w:rsidRPr="00FE4109">
        <w:t xml:space="preserve">AR </w:t>
      </w:r>
      <w:r w:rsidR="007F3549">
        <w:t xml:space="preserve">requires </w:t>
      </w:r>
      <w:r w:rsidR="00095995" w:rsidRPr="00FE4109">
        <w:t>tracking systems</w:t>
      </w:r>
      <w:r w:rsidRPr="00FE4109">
        <w:t xml:space="preserve"> which can take a variety of forms</w:t>
      </w:r>
      <w:r w:rsidR="00095995" w:rsidRPr="00FE4109">
        <w:t xml:space="preserve">. As examples for </w:t>
      </w:r>
      <w:r w:rsidR="008C1B91" w:rsidRPr="00FE4109">
        <w:t>“</w:t>
      </w:r>
      <w:r w:rsidR="00095995" w:rsidRPr="00FE4109">
        <w:t>locationing</w:t>
      </w:r>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iFi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been criticized,</w:t>
      </w:r>
      <w:r w:rsidR="001E3953" w:rsidRPr="00FE4109">
        <w:t xml:space="preserve"> </w:t>
      </w:r>
      <w:r w:rsidR="001E3953" w:rsidRPr="00FE4109">
        <w:lastRenderedPageBreak/>
        <w:t xml:space="preserve">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TimeWarp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945F04" w:rsidRPr="00FE4109">
        <w:t xml:space="preserve"> somewhat similarly expresses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w:t>
      </w:r>
      <w:r w:rsidR="007F3549">
        <w:t xml:space="preserve">themselves </w:t>
      </w:r>
      <w:r w:rsidRPr="00FE4109">
        <w:t>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frequently utilizing (extended) Kalman f</w:t>
      </w:r>
      <w:r w:rsidR="00C07676" w:rsidRPr="00FE4109">
        <w:t xml:space="preserve">ilters </w:t>
      </w:r>
      <w:r w:rsidR="00BA2973" w:rsidRPr="00FE4109">
        <w:t xml:space="preserve">in order </w:t>
      </w:r>
      <w:r w:rsidR="00C07676" w:rsidRPr="00FE4109">
        <w:t>to combine the sensor data</w:t>
      </w:r>
      <w:r w:rsidR="001A4861" w:rsidRPr="00FE4109">
        <w:t xml:space="preserve"> (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w:t>
      </w:r>
      <w:r w:rsidR="007878CE">
        <w:t>ailable technology as the reason</w:t>
      </w:r>
      <w:r w:rsidR="001A4861" w:rsidRPr="00FE4109">
        <w:t xml:space="preserve">, which indicates that </w:t>
      </w:r>
      <w:r w:rsidR="007878CE">
        <w:t xml:space="preserve">the prevalence of </w:t>
      </w:r>
      <w:r w:rsidR="001A4861" w:rsidRPr="00FE4109">
        <w:t>combination</w:t>
      </w:r>
      <w:r w:rsidR="007878CE">
        <w:t>s</w:t>
      </w:r>
      <w:r w:rsidR="001A4861" w:rsidRPr="00FE4109">
        <w:t xml:space="preserve">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5B0CC0">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3D0F8A">
        <w:rPr>
          <w:noProof/>
        </w:rPr>
        <w:t>Papagiannakis et al. (</w:t>
      </w:r>
      <w:r w:rsidR="002D3453" w:rsidRPr="00FE4109">
        <w:rPr>
          <w:noProof/>
        </w:rPr>
        <w:t>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Differential GPS or Real-Time Kinematic based GPS,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lastRenderedPageBreak/>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945F04" w:rsidRPr="00FE4109">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E4109">
        <w:fldChar w:fldCharType="separate"/>
      </w:r>
      <w:r w:rsidR="00835820" w:rsidRPr="00FE4109">
        <w:rPr>
          <w:noProof/>
        </w:rPr>
        <w:t>(“Introducing the Microsoft HoloLens Development Edition,” 2016)</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22" w:name="_Toc473653400"/>
      <w:r w:rsidRPr="00FE4109">
        <w:rPr>
          <w:lang w:val="en-US"/>
        </w:rPr>
        <w:t>Design Patterns</w:t>
      </w:r>
      <w:bookmarkEnd w:id="22"/>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w:t>
      </w:r>
      <w:r w:rsidR="003D0F8A">
        <w:rPr>
          <w:lang w:val="en-US"/>
        </w:rPr>
        <w:t xml:space="preserve"> then how they have been used in the context of</w:t>
      </w:r>
      <w:r w:rsidR="00CE5392" w:rsidRPr="00FE4109">
        <w:rPr>
          <w:lang w:val="en-US"/>
        </w:rPr>
        <w:t xml:space="preserve">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p>
    <w:p w:rsidR="00D74827" w:rsidRPr="00FE4109" w:rsidRDefault="00297ADA" w:rsidP="00C32318">
      <w:pPr>
        <w:pStyle w:val="StandardErstzeileneinzug"/>
      </w:pPr>
      <w:r w:rsidRPr="00FE4109">
        <w:lastRenderedPageBreak/>
        <w:t xml:space="preserve">Since their creation, design patterns have been applied to several different fields </w:t>
      </w:r>
      <w:r w:rsidR="00155647">
        <w:fldChar w:fldCharType="begin" w:fldLock="1"/>
      </w:r>
      <w:r w:rsidR="00155647">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prefix" : "see ", "uris" : [ "http://www.mendeley.com/documents/?uuid=a0f20ebe-b89e-34c3-99a7-dbc431bf4c83" ] } ], "mendeley" : { "formattedCitation" : "(see Borchers, 2001)", "manualFormatting" : "(see Borchers, 2001, \u00a7 2)", "plainTextFormattedCitation" : "(see Borchers, 2001)", "previouslyFormattedCitation" : "(see Borchers, 2001)" }, "properties" : { "noteIndex" : 0 }, "schema" : "https://github.com/citation-style-language/schema/raw/master/csl-citation.json" }</w:instrText>
      </w:r>
      <w:r w:rsidR="00155647">
        <w:fldChar w:fldCharType="separate"/>
      </w:r>
      <w:r w:rsidR="00155647" w:rsidRPr="00155647">
        <w:rPr>
          <w:noProof/>
        </w:rPr>
        <w:t>(see Borchers, 2001</w:t>
      </w:r>
      <w:r w:rsidR="00155647">
        <w:rPr>
          <w:noProof/>
        </w:rPr>
        <w:t>, § 2</w:t>
      </w:r>
      <w:r w:rsidR="00155647" w:rsidRPr="00155647">
        <w:rPr>
          <w:noProof/>
        </w:rPr>
        <w:t>)</w:t>
      </w:r>
      <w:r w:rsidR="00155647">
        <w:fldChar w:fldCharType="end"/>
      </w:r>
      <w:r w:rsidR="00155647">
        <w:t xml:space="preserve"> </w:t>
      </w:r>
      <w:r w:rsidRPr="00FE4109">
        <w:t>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acyclical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t>An example for patterns which</w:t>
      </w:r>
      <w:r w:rsidR="00297ADA" w:rsidRPr="00FE4109">
        <w:t xml:space="preserve"> slightly strayed from this approach are the game design patterns by Björk and Holopainen</w:t>
      </w:r>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w:t>
      </w:r>
      <w:r w:rsidR="00C97591">
        <w:t>defining</w:t>
      </w:r>
      <w:r w:rsidR="00C32318" w:rsidRPr="00FE4109">
        <w:t xml:space="preserve">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3B65EE" w:rsidP="00415BA3">
      <w:pPr>
        <w:pStyle w:val="StandardErstzeileneinzug"/>
        <w:numPr>
          <w:ilvl w:val="0"/>
          <w:numId w:val="32"/>
        </w:numPr>
      </w:pPr>
      <w:r w:rsidRPr="00FE4109">
        <w:t>Operational and precise</w:t>
      </w:r>
    </w:p>
    <w:p w:rsidR="003B65EE" w:rsidRPr="00FE4109" w:rsidRDefault="003B65EE" w:rsidP="00415BA3">
      <w:pPr>
        <w:pStyle w:val="StandardErstzeileneinzug"/>
        <w:numPr>
          <w:ilvl w:val="0"/>
          <w:numId w:val="32"/>
        </w:numPr>
      </w:pPr>
      <w:r w:rsidRPr="00FE4109">
        <w:t>Positive</w:t>
      </w:r>
    </w:p>
    <w:p w:rsidR="003B65EE" w:rsidRPr="00FE4109" w:rsidRDefault="003B65EE" w:rsidP="00415BA3">
      <w:pPr>
        <w:pStyle w:val="StandardErstzeileneinzug"/>
        <w:numPr>
          <w:ilvl w:val="0"/>
          <w:numId w:val="32"/>
        </w:numPr>
      </w:pPr>
      <w:r w:rsidRPr="00FE4109">
        <w:t>Flexible</w:t>
      </w:r>
    </w:p>
    <w:p w:rsidR="003B65EE" w:rsidRPr="00FE4109" w:rsidRDefault="003B65EE" w:rsidP="00415BA3">
      <w:pPr>
        <w:pStyle w:val="StandardErstzeileneinzug"/>
        <w:numPr>
          <w:ilvl w:val="0"/>
          <w:numId w:val="32"/>
        </w:numPr>
      </w:pPr>
      <w:r w:rsidRPr="00FE4109">
        <w:t>Debatable (the Pattern is clear enough to criticize)</w:t>
      </w:r>
    </w:p>
    <w:p w:rsidR="003B65EE" w:rsidRPr="00FE4109" w:rsidRDefault="003B65EE" w:rsidP="00415BA3">
      <w:pPr>
        <w:pStyle w:val="StandardErstzeileneinzug"/>
        <w:numPr>
          <w:ilvl w:val="0"/>
          <w:numId w:val="32"/>
        </w:numPr>
      </w:pPr>
      <w:r w:rsidRPr="00FE4109">
        <w:t>Testable</w:t>
      </w:r>
    </w:p>
    <w:p w:rsidR="003B65EE" w:rsidRPr="00FE4109" w:rsidRDefault="003B65EE" w:rsidP="00415BA3">
      <w:pPr>
        <w:pStyle w:val="StandardErstzeileneinzug"/>
        <w:numPr>
          <w:ilvl w:val="0"/>
          <w:numId w:val="32"/>
        </w:numPr>
      </w:pPr>
      <w:r w:rsidRPr="00FE4109">
        <w:t>End-user oriented</w:t>
      </w:r>
    </w:p>
    <w:p w:rsidR="000A79BE" w:rsidRPr="00FE4109" w:rsidRDefault="000A79BE" w:rsidP="009B2422">
      <w:pPr>
        <w:pStyle w:val="berschrift3"/>
        <w:rPr>
          <w:vanish/>
          <w:specVanish/>
        </w:rPr>
      </w:pPr>
      <w:bookmarkStart w:id="23" w:name="_Toc473653401"/>
      <w:r w:rsidRPr="00FE4109">
        <w:t xml:space="preserve">Patterns for </w:t>
      </w:r>
      <w:r w:rsidR="003612C9" w:rsidRPr="00FE4109">
        <w:t>g</w:t>
      </w:r>
      <w:r w:rsidRPr="00FE4109">
        <w:t>ames</w:t>
      </w:r>
      <w:bookmarkEnd w:id="23"/>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DB489F"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A177B3"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distinguishes these “content patterns” from software engineering patterns, which are concerned with how to write code, or process patterns</w:t>
      </w:r>
      <w:r w:rsidR="00D5014D" w:rsidRPr="00FE4109">
        <w:rPr>
          <w:lang w:val="en-US"/>
        </w:rPr>
        <w:t>, used in project management</w:t>
      </w:r>
      <w:r w:rsidR="009B04D3" w:rsidRPr="00FE4109">
        <w:rPr>
          <w:lang w:val="en-US"/>
        </w:rPr>
        <w:t xml:space="preserve"> (para. 9)</w:t>
      </w:r>
      <w:r w:rsidR="00D5014D" w:rsidRPr="00FE4109">
        <w:rPr>
          <w:lang w:val="en-US"/>
        </w:rPr>
        <w:t xml:space="preserve">. </w:t>
      </w:r>
      <w:r w:rsidR="00D5014D" w:rsidRPr="00FE4109">
        <w:rPr>
          <w:lang w:val="en-US"/>
        </w:rPr>
        <w:fldChar w:fldCharType="begin" w:fldLock="1"/>
      </w:r>
      <w:r w:rsidR="00D5014D"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E4109">
        <w:rPr>
          <w:lang w:val="en-US"/>
        </w:rPr>
        <w:fldChar w:fldCharType="separate"/>
      </w:r>
      <w:r w:rsidR="00D5014D" w:rsidRPr="00FE4109">
        <w:rPr>
          <w:noProof/>
          <w:lang w:val="en-US"/>
        </w:rPr>
        <w:t>Kreimeier</w:t>
      </w:r>
      <w:r w:rsidR="00D5014D" w:rsidRPr="00FE4109">
        <w:rPr>
          <w:lang w:val="en-US"/>
        </w:rPr>
        <w:fldChar w:fldCharType="end"/>
      </w:r>
      <w:r w:rsidR="00D5014D" w:rsidRPr="00FE4109">
        <w:rPr>
          <w:lang w:val="en-US"/>
        </w:rPr>
        <w:t xml:space="preserve"> reasons that the existence of a game design pattern language would allow for efficient communication, 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This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w:t>
      </w:r>
      <w:r w:rsidR="0033405F" w:rsidRPr="00FE4109">
        <w:lastRenderedPageBreak/>
        <w:t xml:space="preserve">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t xml:space="preserve">additionally contains problems and methods; </w:t>
      </w:r>
      <w:r w:rsidR="00F45085">
        <w:t xml:space="preserve">different </w:t>
      </w:r>
      <w:r w:rsidR="00A55AAB" w:rsidRPr="00FE4109">
        <w:t xml:space="preserve">mechanics </w:t>
      </w:r>
      <w:r w:rsidR="00B84BFF" w:rsidRPr="00FE4109">
        <w:t>are not precisely defined</w:t>
      </w:r>
      <w:r w:rsidR="001B74AE" w:rsidRPr="00FE4109">
        <w:t xml:space="preserve"> </w:t>
      </w:r>
      <w:r w:rsidR="00DF7F4E">
        <w:t xml:space="preserve">– this extends to the term itself, as it has also been used in reference </w:t>
      </w:r>
      <w:r w:rsidR="001A5C60">
        <w:t>to</w:t>
      </w:r>
      <w:r w:rsidR="00DF7F4E">
        <w:t xml:space="preserve"> programming contexts </w:t>
      </w:r>
      <w:r w:rsidR="00DF7F4E" w:rsidRPr="00FE4109">
        <w:t>(§ 3.1 para. 2)</w:t>
      </w:r>
      <w:r w:rsidR="00DF7F4E">
        <w:t xml:space="preserve"> – </w:t>
      </w:r>
      <w:r w:rsidR="00A55AAB" w:rsidRPr="00FE4109">
        <w:t>or structured in relation to one another</w:t>
      </w:r>
      <w:r w:rsidR="00B84BFF" w:rsidRPr="00FE4109">
        <w:t xml:space="preserve"> (§ 9 para. 2)</w:t>
      </w:r>
      <w:r w:rsidR="00A55AAB" w:rsidRPr="00FE4109">
        <w:t>; and finally the effects a mechanic may have on a 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t>Addressing</w:t>
      </w:r>
      <w:r w:rsidR="00A55AAB" w:rsidRPr="00FE4109">
        <w:t xml:space="preserve"> </w:t>
      </w:r>
      <w:r w:rsidR="00480CEE" w:rsidRPr="00FE4109">
        <w:t xml:space="preserve">these concerns, </w:t>
      </w:r>
      <w:r w:rsidR="00B576BE" w:rsidRPr="00FE4109">
        <w:t xml:space="preserve">Björk &amp; Holopainen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480CEE" w:rsidRPr="00FE4109">
        <w:t xml:space="preserve"> went on to </w:t>
      </w:r>
      <w:r w:rsidR="00414A59" w:rsidRPr="00FE4109">
        <w:t>formally create a collection of game design patterns</w:t>
      </w:r>
      <w:r w:rsidR="00BA0882" w:rsidRPr="00FE4109">
        <w:t xml:space="preserve">. As mentioned above, these patterns differ from the original design patterns by not utilizing a problem-solution approach, with </w:t>
      </w:r>
      <w:r w:rsidR="00BA0882" w:rsidRPr="00FE4109">
        <w:fldChar w:fldCharType="begin" w:fldLock="1"/>
      </w:r>
      <w:r w:rsidR="00B576BE" w:rsidRPr="00FE4109">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rsidRPr="00FE4109">
        <w:fldChar w:fldCharType="separate"/>
      </w:r>
      <w:r w:rsidR="00B576BE" w:rsidRPr="00FE4109">
        <w:rPr>
          <w:noProof/>
        </w:rPr>
        <w:t>Björk, Lundgren, &amp; Holopainen (2003)</w:t>
      </w:r>
      <w:r w:rsidR="00BA0882" w:rsidRPr="00FE4109">
        <w:fldChar w:fldCharType="end"/>
      </w:r>
      <w:r w:rsidR="00BA0882" w:rsidRPr="00FE4109">
        <w:t xml:space="preserve"> arguing that “not all aspects of design can or should be seen as solving problems, especially in a creative activity such as game design which requires not only engineering skills but also art and design competences” (“Theoretical foundation” para. 3).</w:t>
      </w:r>
    </w:p>
    <w:p w:rsidR="00DB6FFC" w:rsidRPr="00FE4109" w:rsidRDefault="00414A59" w:rsidP="002231FE">
      <w:pPr>
        <w:pStyle w:val="StandardErstzeileneinzug"/>
      </w:pPr>
      <w:r w:rsidRPr="00FE4109">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creating good games</w:t>
      </w:r>
      <w:r w:rsidR="00C71708" w:rsidRPr="00FE4109">
        <w:t xml:space="preserve"> (p. 2)</w:t>
      </w:r>
      <w:r w:rsidR="002231FE" w:rsidRPr="00FE4109">
        <w:t>. An entry is defined by title, description, strong and weak examples, parent and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9B2422">
      <w:pPr>
        <w:pStyle w:val="berschrift3"/>
        <w:rPr>
          <w:vanish/>
          <w:specVanish/>
        </w:rPr>
      </w:pPr>
      <w:bookmarkStart w:id="24" w:name="_Toc473653402"/>
      <w:r w:rsidRPr="00FE4109">
        <w:t>Patterns for Augmented</w:t>
      </w:r>
      <w:r w:rsidR="003612C9" w:rsidRPr="00FE4109">
        <w:t xml:space="preserve"> Reality and Augmented Reality g</w:t>
      </w:r>
      <w:r w:rsidRPr="00FE4109">
        <w:t>ames</w:t>
      </w:r>
      <w:bookmarkEnd w:id="24"/>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they may be argued 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s characteristics (see section 2.3);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may build 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When arriving at pre-defined 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w:t>
      </w:r>
      <w:r w:rsidR="00CD1729">
        <w:t>direct</w:t>
      </w:r>
      <w:r w:rsidR="00BE3825" w:rsidRPr="00FE4109">
        <w:t xml:space="preserve"> the user towards nearby points of interest. </w:t>
      </w:r>
      <w:r w:rsidR="009108CD" w:rsidRPr="00FE4109">
        <w:t>A</w:t>
      </w:r>
      <w:r w:rsidR="00BE3825" w:rsidRPr="00FE4109">
        <w:t xml:space="preserve">lthough one has to be present in order to perceive the information relayed </w:t>
      </w:r>
      <w:r w:rsidR="00BE3825" w:rsidRPr="00FE4109">
        <w:lastRenderedPageBreak/>
        <w:t>at a POI, POIs</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fldChar w:fldCharType="begin" w:fldLock="1"/>
      </w:r>
      <w:r w:rsidR="00A8510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proofErr w:type="gramStart"/>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r w:rsidRPr="00FE4109">
        <w:t xml:space="preserve"> presents four interaction patterns, pertaining to how information is presented to the user.</w:t>
      </w:r>
      <w:proofErr w:type="gramEnd"/>
      <w:r w:rsidRPr="00FE4109">
        <w:t xml:space="preserve">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A8510E" w:rsidRPr="00FE4109">
        <w:t xml:space="preserve">(“Tricorder” para. 2). </w:t>
      </w:r>
      <w:r w:rsidR="00131E1E" w:rsidRPr="00FE4109">
        <w:rPr>
          <w:i/>
        </w:rPr>
        <w:t>Holochess</w:t>
      </w:r>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114A9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Obscured Information Visualization</w:t>
      </w:r>
      <w:r w:rsidR="00A8510E" w:rsidRPr="00FE4109">
        <w:t xml:space="preserve"> (see section 2.1.3.1)</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no comprehensive list has as of yet come of it. </w:t>
      </w:r>
    </w:p>
    <w:p w:rsidR="00F123A7" w:rsidRPr="00FE4109" w:rsidRDefault="00AE4AE1" w:rsidP="00BE3825">
      <w:pPr>
        <w:pStyle w:val="StandardErstzeileneinzug"/>
      </w:pP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the authors present a short, preliminary list of patterns “which take advantage of AR potential”</w:t>
      </w:r>
      <w:r w:rsidR="008F3C94" w:rsidRPr="00FE4109">
        <w:t xml:space="preserve"> (p. 7)</w:t>
      </w:r>
      <w:r w:rsidRPr="00FE4109">
        <w:t>; these are however not full patterns in that they consist of only names and short descriptions. This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8F3C94" w:rsidRPr="00FE4109">
        <w:t>(</w:t>
      </w:r>
      <w:r w:rsidR="002368A5" w:rsidRPr="00FE4109">
        <w:t>Abstract</w:t>
      </w:r>
      <w:r w:rsidR="008F3C94" w:rsidRPr="00FE4109">
        <w:t>).</w:t>
      </w:r>
      <w:r w:rsidR="002368A5" w:rsidRPr="00FE4109">
        <w:t xml:space="preserve"> </w:t>
      </w:r>
      <w:r w:rsidR="003E2F43" w:rsidRPr="00FE4109">
        <w:t xml:space="preserve">The structure Wetzel settles on differs slightly from traditional design, </w:t>
      </w:r>
      <w:r w:rsidR="003E2F43" w:rsidRPr="00FE4109">
        <w:lastRenderedPageBreak/>
        <w:t>consisting of: Name, categories, problem, solution, examples, description, effects, and connections to other patterns.</w:t>
      </w:r>
    </w:p>
    <w:p w:rsidR="00AE4AE1" w:rsidRPr="00FE4109" w:rsidRDefault="003E2F43" w:rsidP="00BE3825">
      <w:pPr>
        <w:pStyle w:val="StandardErstzeileneinzug"/>
      </w:pPr>
      <w:r w:rsidRPr="00FE4109">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 xml:space="preserve">These guidelines have easily identifiable names with descriptions which contain examples and take the form of solutions to specific design problems. Examples include “Experience First, Technology Second,” </w:t>
      </w:r>
      <w:r w:rsidR="00D525C5" w:rsidRPr="00FE4109">
        <w:t xml:space="preserve">“Use the Real Environment,” and “Choose </w:t>
      </w:r>
      <w:proofErr w:type="gramStart"/>
      <w:r w:rsidR="00D525C5" w:rsidRPr="00FE4109">
        <w:t>your</w:t>
      </w:r>
      <w:proofErr w:type="gramEnd"/>
      <w:r w:rsidR="00D525C5" w:rsidRPr="00FE4109">
        <w:t xml:space="preserve"> tracking wisely” (pp. 177-179).</w:t>
      </w:r>
    </w:p>
    <w:p w:rsidR="004128BE" w:rsidRPr="00FE4109" w:rsidRDefault="00052801" w:rsidP="004128BE">
      <w:pPr>
        <w:pStyle w:val="berschrift2"/>
        <w:rPr>
          <w:lang w:val="en-US"/>
        </w:rPr>
      </w:pPr>
      <w:bookmarkStart w:id="25" w:name="_Toc473653403"/>
      <w:r w:rsidRPr="00FE4109">
        <w:rPr>
          <w:lang w:val="en-US"/>
        </w:rPr>
        <w:t>Summary</w:t>
      </w:r>
      <w:bookmarkEnd w:id="25"/>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Patterns as a method for organizing and defining design elements have been applied to games in general and Augmented Reality games specifically.</w:t>
      </w:r>
    </w:p>
    <w:p w:rsidR="004107DA" w:rsidRPr="00FE4109" w:rsidRDefault="00303DF4" w:rsidP="00A8201E">
      <w:pPr>
        <w:pStyle w:val="StandardErstzeileneinzug"/>
      </w:pPr>
      <w:r w:rsidRPr="00FE4109">
        <w:t>However, the</w:t>
      </w:r>
      <w:r w:rsidR="003E6507">
        <w:t xml:space="preserve">re are still some challenges for AR </w:t>
      </w:r>
      <w:r w:rsidRPr="00FE4109">
        <w:t>to overcome. These challenges inform the framework for interactions in Augmented Reality in the second part of this paper</w:t>
      </w:r>
      <w:r w:rsidR="00B214DC" w:rsidRPr="00FE4109">
        <w:t xml:space="preserve">. </w:t>
      </w:r>
      <w:r w:rsidR="00706411" w:rsidRPr="00FE4109">
        <w:t xml:space="preserve">The framework </w:t>
      </w:r>
      <w:r w:rsidR="00174030" w:rsidRPr="00FE4109">
        <w:t xml:space="preserve">is </w:t>
      </w:r>
      <w:r w:rsidR="00706411" w:rsidRPr="00FE4109">
        <w:t xml:space="preserve">based on the pattern approach, </w:t>
      </w:r>
      <w:r w:rsidR="0039477F" w:rsidRPr="00FE4109">
        <w:t xml:space="preserve">incorporating elements from the various sources 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ill be in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s comparison of available AR systems and sensors.</w:t>
      </w:r>
    </w:p>
    <w:p w:rsidR="00C4539F" w:rsidRPr="00FE4109" w:rsidRDefault="00EE4AA7" w:rsidP="00BB35FF">
      <w:pPr>
        <w:pStyle w:val="berschrift1"/>
      </w:pPr>
      <w:bookmarkStart w:id="26" w:name="_Toc473653404"/>
      <w:r w:rsidRPr="00FE4109">
        <w:t>Development of a Framework for Sensor-supported Augmented Reality G</w:t>
      </w:r>
      <w:r w:rsidR="00C4539F" w:rsidRPr="00FE4109">
        <w:t>ames</w:t>
      </w:r>
      <w:bookmarkEnd w:id="26"/>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w:t>
      </w:r>
      <w:proofErr w:type="gramStart"/>
      <w:r w:rsidRPr="00FE4109">
        <w:rPr>
          <w:lang w:val="en-US"/>
        </w:rPr>
        <w:t xml:space="preserve">a </w:t>
      </w:r>
      <w:r w:rsidR="0093344C" w:rsidRPr="00FE4109">
        <w:rPr>
          <w:lang w:val="en-US"/>
        </w:rPr>
        <w:t>taxonomy</w:t>
      </w:r>
      <w:proofErr w:type="gramEnd"/>
      <w:r w:rsidR="0093344C" w:rsidRPr="00FE4109">
        <w:rPr>
          <w:lang w:val="en-US"/>
        </w:rPr>
        <w:t xml:space="preserve">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section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attempts to </w:t>
      </w:r>
      <w:r w:rsidR="0093344C" w:rsidRPr="00FE4109">
        <w:rPr>
          <w:lang w:val="en-US"/>
        </w:rPr>
        <w:t xml:space="preserve">exemplarily </w:t>
      </w:r>
      <w:r w:rsidR="001F06CE">
        <w:rPr>
          <w:lang w:val="en-US"/>
        </w:rPr>
        <w:t>implement</w:t>
      </w:r>
      <w:r w:rsidR="0093344C" w:rsidRPr="00FE4109">
        <w:rPr>
          <w:lang w:val="en-US"/>
        </w:rPr>
        <w:t xml:space="preserve"> som</w:t>
      </w:r>
      <w:r w:rsidR="001F06CE">
        <w:rPr>
          <w:lang w:val="en-US"/>
        </w:rPr>
        <w:t>e of the found interactions inside</w:t>
      </w:r>
      <w:r w:rsidR="0093344C" w:rsidRPr="00FE4109">
        <w:rPr>
          <w:lang w:val="en-US"/>
        </w:rPr>
        <w:t xml:space="preserve"> the Unity game engine, for use with the Microsoft </w:t>
      </w:r>
      <w:r w:rsidR="008C1B91" w:rsidRPr="00FE4109">
        <w:rPr>
          <w:lang w:val="en-US"/>
        </w:rPr>
        <w:t>HoloLens</w:t>
      </w:r>
      <w:r w:rsidR="0093344C" w:rsidRPr="00FE4109">
        <w:rPr>
          <w:lang w:val="en-US"/>
        </w:rPr>
        <w:t>.</w:t>
      </w:r>
    </w:p>
    <w:p w:rsidR="003A5245" w:rsidRPr="00FE4109" w:rsidRDefault="003A5245" w:rsidP="003A5245">
      <w:pPr>
        <w:pStyle w:val="StandardErstzeileneinzug"/>
      </w:pPr>
      <w:r w:rsidRPr="00FE4109">
        <w:t xml:space="preserve">As in the study by </w:t>
      </w: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A8510E" w:rsidRPr="00FE4109">
        <w:rPr>
          <w:noProof/>
        </w:rPr>
        <w:t>Biocca &amp; Rolland (</w:t>
      </w:r>
      <w:r w:rsidRPr="00FE4109">
        <w:rPr>
          <w:noProof/>
        </w:rPr>
        <w:t>1998)</w:t>
      </w:r>
      <w:r w:rsidRPr="00FE4109">
        <w:fldChar w:fldCharType="end"/>
      </w:r>
      <w:r w:rsidRPr="00FE4109">
        <w:t xml:space="preserve">, it is important to emphasize that the approach taken in this paper is that of the design sciences to “create technological artifacts that augment human ability (Biocca, 1996), not ones that manipulate human abilities solely for the purpose of </w:t>
      </w:r>
      <w:r w:rsidR="00A8510E" w:rsidRPr="00FE4109">
        <w:t>experimentation and observation</w:t>
      </w:r>
      <w:r w:rsidRPr="00FE4109">
        <w:t>”</w:t>
      </w:r>
      <w:r w:rsidR="00A8510E" w:rsidRPr="00FE4109">
        <w:t xml:space="preserve"> (p. 265).</w:t>
      </w:r>
    </w:p>
    <w:p w:rsidR="001156C4" w:rsidRPr="00FE4109" w:rsidRDefault="003A5245" w:rsidP="001156C4">
      <w:pPr>
        <w:pStyle w:val="StandardErstzeileneinzug"/>
      </w:pPr>
      <w:r w:rsidRPr="00FE4109">
        <w:lastRenderedPageBreak/>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Pr="00FE4109" w:rsidRDefault="00D37F6F" w:rsidP="00D37F6F">
      <w:pPr>
        <w:pStyle w:val="berschrift2"/>
        <w:rPr>
          <w:lang w:val="en-US"/>
        </w:rPr>
      </w:pPr>
      <w:bookmarkStart w:id="27" w:name="_Toc473653405"/>
      <w:commentRangeStart w:id="28"/>
      <w:r w:rsidRPr="00FE4109">
        <w:rPr>
          <w:lang w:val="en-US"/>
        </w:rPr>
        <w:t>Conception</w:t>
      </w:r>
      <w:commentRangeEnd w:id="28"/>
      <w:r w:rsidR="009D7FA1" w:rsidRPr="00FE4109">
        <w:rPr>
          <w:rStyle w:val="Kommentarzeichen"/>
          <w:rFonts w:cs="Times New Roman"/>
          <w:b w:val="0"/>
          <w:bCs w:val="0"/>
          <w:iCs w:val="0"/>
          <w:lang w:val="en-US"/>
        </w:rPr>
        <w:commentReference w:id="28"/>
      </w:r>
      <w:bookmarkEnd w:id="27"/>
    </w:p>
    <w:p w:rsidR="002E6FDC" w:rsidRPr="00FE4109" w:rsidRDefault="002E6FDC" w:rsidP="009B2422">
      <w:pPr>
        <w:pStyle w:val="berschrift3"/>
        <w:rPr>
          <w:vanish/>
          <w:specVanish/>
        </w:rPr>
      </w:pPr>
      <w:bookmarkStart w:id="29" w:name="_Toc473653406"/>
      <w:r w:rsidRPr="00FE4109">
        <w:t>Method</w:t>
      </w:r>
      <w:bookmarkEnd w:id="29"/>
    </w:p>
    <w:p w:rsidR="001776FC" w:rsidRPr="00FE4109" w:rsidRDefault="00BB35FF" w:rsidP="001776FC">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author first compared the approaches in the papers found during the literature review</w:t>
      </w:r>
      <w:r w:rsidR="00DB049B" w:rsidRPr="00FE4109">
        <w:t xml:space="preserve"> </w:t>
      </w:r>
      <w:r w:rsidR="00DB049B" w:rsidRPr="00FE4109">
        <w:fldChar w:fldCharType="begin" w:fldLock="1"/>
      </w:r>
      <w:r w:rsidR="00D51948"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rsidRPr="00FE4109">
        <w:fldChar w:fldCharType="separate"/>
      </w:r>
      <w:r w:rsidR="00DB049B" w:rsidRPr="00FE4109">
        <w:rPr>
          <w:noProof/>
        </w:rPr>
        <w:t>(Björk &amp; Holopainen, 2004; Borchers, 2001; Kreimeier, 2002; McGee, 2007; Wetzel, 2013)</w:t>
      </w:r>
      <w:r w:rsidR="00DB049B" w:rsidRPr="00FE4109">
        <w:fldChar w:fldCharType="end"/>
      </w:r>
      <w:r w:rsidR="00DB049B" w:rsidRPr="00FE4109">
        <w:t>, summarized in Table 1</w:t>
      </w:r>
      <w:r w:rsidR="001776FC" w:rsidRPr="00FE4109">
        <w:t xml:space="preserve">. </w:t>
      </w:r>
      <w:proofErr w:type="gramStart"/>
      <w:r w:rsidR="001776FC" w:rsidRPr="00FE4109">
        <w:t>Where applicable, different terms were counted as one element.</w:t>
      </w:r>
      <w:proofErr w:type="gramEnd"/>
      <w:r w:rsidR="001776FC" w:rsidRPr="00FE4109">
        <w:t xml:space="preserve"> Note that this comparison is based on which 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Borchers paper or </w:t>
      </w:r>
      <w:r w:rsidR="001776FC" w:rsidRPr="00FE4109">
        <w:rPr>
          <w:i/>
        </w:rPr>
        <w:t>context</w:t>
      </w:r>
      <w:r w:rsidR="00B05133" w:rsidRPr="00FE4109">
        <w:t xml:space="preserve"> in McGee’s) – </w:t>
      </w:r>
      <w:r w:rsidR="001776FC" w:rsidRPr="00FE4109">
        <w:t xml:space="preserve">this is because the author </w:t>
      </w:r>
      <w:r w:rsidR="00DB049B" w:rsidRPr="00FE4109">
        <w:t>found</w:t>
      </w:r>
      <w:r w:rsidR="001776FC" w:rsidRPr="00FE4109">
        <w:t xml:space="preserve"> examples </w:t>
      </w:r>
      <w:r w:rsidR="00DB049B" w:rsidRPr="00FE4109">
        <w:t xml:space="preserve">to be </w:t>
      </w:r>
      <w:r w:rsidR="001776FC" w:rsidRPr="00FE4109">
        <w:t>necessary for accurate implementation of the elements.</w:t>
      </w:r>
    </w:p>
    <w:tbl>
      <w:tblPr>
        <w:tblStyle w:val="Tabellenraster"/>
        <w:tblW w:w="0" w:type="auto"/>
        <w:tblLook w:val="04A0" w:firstRow="1" w:lastRow="0" w:firstColumn="1" w:lastColumn="0" w:noHBand="0" w:noVBand="1"/>
      </w:tblPr>
      <w:tblGrid>
        <w:gridCol w:w="1957"/>
        <w:gridCol w:w="1207"/>
        <w:gridCol w:w="1343"/>
        <w:gridCol w:w="1180"/>
        <w:gridCol w:w="1336"/>
        <w:gridCol w:w="1230"/>
        <w:gridCol w:w="1034"/>
      </w:tblGrid>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Element\Authors</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McGee</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Borchers</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Wetzel</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B</w:t>
            </w:r>
            <w:r w:rsidR="00C628EE" w:rsidRPr="00FE4109">
              <w:rPr>
                <w:shd w:val="clear" w:color="auto" w:fill="FFFFFF"/>
                <w:lang w:val="en-US"/>
              </w:rPr>
              <w:t>jörk &amp; Holopainen</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Kreimeier</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Amount</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Name</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5</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Forces/Problem</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4</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Feature/Solution</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4</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Illustration / Diagram</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1</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Examples</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4</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Context / References (Borchers) / Relations</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Categories</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Effects / Consequences (B&amp;H)</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3</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lastRenderedPageBreak/>
              <w:t>(General) Description / Core Definition</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Using the Pattern / Consequence (Kreimeier)</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References (B&amp;H)</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bl>
    <w:p w:rsidR="002E5959" w:rsidRPr="00FE4109" w:rsidRDefault="002E5959" w:rsidP="001776FC">
      <w:pPr>
        <w:pStyle w:val="StandardErstzeileneinzug"/>
      </w:pPr>
    </w:p>
    <w:p w:rsidR="001776FC" w:rsidRPr="00FE4109" w:rsidRDefault="001776FC" w:rsidP="001776FC">
      <w:pPr>
        <w:pStyle w:val="Beschriftung"/>
        <w:rPr>
          <w:lang w:val="en-US"/>
        </w:rPr>
      </w:pPr>
      <w:r w:rsidRPr="00FE4109">
        <w:rPr>
          <w:lang w:val="en-US"/>
        </w:rPr>
        <w:t>Table 1: Elements present in pattern approaches</w:t>
      </w:r>
    </w:p>
    <w:p w:rsidR="001776FC" w:rsidRPr="00FE4109" w:rsidRDefault="00B75FFD" w:rsidP="001776FC">
      <w:pPr>
        <w:pStyle w:val="StandardErstzeileneinzug"/>
      </w:pPr>
      <w:r w:rsidRPr="00FE4109">
        <w:t>In this</w:t>
      </w:r>
      <w:r w:rsidR="001776FC" w:rsidRPr="00FE4109">
        <w:t xml:space="preserve"> first </w:t>
      </w:r>
      <w:r w:rsidRPr="00FE4109">
        <w:t xml:space="preserve">development </w:t>
      </w:r>
      <w:r w:rsidR="001776FC" w:rsidRPr="00FE4109">
        <w:t xml:space="preserve">phase of the framework, the pattern elements that were used in </w:t>
      </w:r>
      <w:r w:rsidR="00DB049B" w:rsidRPr="00FE4109">
        <w:t xml:space="preserve">at least three </w:t>
      </w:r>
      <w:r w:rsidR="001776FC" w:rsidRPr="00FE4109">
        <w:t xml:space="preserve">of the </w:t>
      </w:r>
      <w:r w:rsidR="00DB049B" w:rsidRPr="00FE4109">
        <w:t xml:space="preserve">five </w:t>
      </w:r>
      <w:r w:rsidR="001776FC" w:rsidRPr="00FE4109">
        <w:t xml:space="preserve">papers </w:t>
      </w:r>
      <w:r w:rsidR="00DB049B" w:rsidRPr="00FE4109">
        <w:t>are present</w:t>
      </w:r>
      <w:r w:rsidR="001776FC" w:rsidRPr="00FE4109">
        <w:t xml:space="preserve">. They are: </w:t>
      </w:r>
    </w:p>
    <w:p w:rsidR="001776FC" w:rsidRPr="00FE4109" w:rsidRDefault="001776FC" w:rsidP="001776FC">
      <w:pPr>
        <w:pStyle w:val="StandardErstzeileneinzug"/>
      </w:pPr>
      <w:r w:rsidRPr="00FE4109">
        <w:rPr>
          <w:b/>
        </w:rPr>
        <w:t>Name</w:t>
      </w:r>
      <w:r w:rsidRPr="00FE4109">
        <w:t>: A succinct name for the pattern.</w:t>
      </w:r>
    </w:p>
    <w:p w:rsidR="001776FC" w:rsidRPr="00FE4109" w:rsidRDefault="001776FC" w:rsidP="001776FC">
      <w:pPr>
        <w:pStyle w:val="StandardErstzeileneinzug"/>
      </w:pPr>
      <w:r w:rsidRPr="00FE4109">
        <w:rPr>
          <w:b/>
        </w:rPr>
        <w:t>Forces/Problem</w:t>
      </w:r>
      <w:r w:rsidRPr="00FE4109">
        <w:t>: The issue or issues the pattern is intended to combat.</w:t>
      </w:r>
    </w:p>
    <w:p w:rsidR="001776FC" w:rsidRPr="00FE4109" w:rsidRDefault="001776FC" w:rsidP="001776FC">
      <w:pPr>
        <w:pStyle w:val="StandardErstzeileneinzug"/>
      </w:pPr>
      <w:r w:rsidRPr="00FE4109">
        <w:rPr>
          <w:b/>
        </w:rPr>
        <w:t>Feature/Solution</w:t>
      </w:r>
      <w:r w:rsidRPr="00FE4109">
        <w:t>: The core of the pattern – a description of one way to solve the problem.</w:t>
      </w:r>
    </w:p>
    <w:p w:rsidR="001776FC" w:rsidRPr="00FE4109" w:rsidRDefault="001776FC" w:rsidP="001776FC">
      <w:pPr>
        <w:pStyle w:val="StandardErstzeileneinzug"/>
      </w:pPr>
      <w:r w:rsidRPr="00FE4109">
        <w:rPr>
          <w:b/>
        </w:rPr>
        <w:t>Examples</w:t>
      </w:r>
      <w:r w:rsidRPr="00FE4109">
        <w:t>: Examples of how the pattern has been applied.</w:t>
      </w:r>
    </w:p>
    <w:p w:rsidR="001776FC" w:rsidRPr="00FE4109" w:rsidRDefault="001776FC" w:rsidP="001776FC">
      <w:pPr>
        <w:pStyle w:val="StandardErstzeileneinzug"/>
      </w:pPr>
      <w:r w:rsidRPr="00FE4109">
        <w:rPr>
          <w:b/>
        </w:rPr>
        <w:t>Effects/Consequences</w:t>
      </w:r>
      <w:r w:rsidRPr="00FE4109">
        <w:t xml:space="preserve">: The positive and negative consequences of applying the pattern. </w:t>
      </w:r>
      <w:r w:rsidR="00D51948" w:rsidRPr="00FE4109">
        <w:fldChar w:fldCharType="begin" w:fldLock="1"/>
      </w:r>
      <w:r w:rsidR="00D51948"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rsidRPr="00FE4109">
        <w:fldChar w:fldCharType="separate"/>
      </w:r>
      <w:r w:rsidR="00D51948" w:rsidRPr="00FE4109">
        <w:rPr>
          <w:noProof/>
        </w:rPr>
        <w:t>Björk &amp; Holopainen (2004)</w:t>
      </w:r>
      <w:r w:rsidR="00D51948" w:rsidRPr="00FE4109">
        <w:fldChar w:fldCharType="end"/>
      </w:r>
      <w:r w:rsidR="00D51948" w:rsidRPr="00FE4109">
        <w:t xml:space="preserve"> </w:t>
      </w:r>
      <w:r w:rsidRPr="00FE4109">
        <w:t>different</w:t>
      </w:r>
      <w:r w:rsidR="00174030" w:rsidRPr="00FE4109">
        <w:t>iate between consequences and “u</w:t>
      </w:r>
      <w:r w:rsidRPr="00FE4109">
        <w:t>sing the pattern,” the latter of which refers to other design choices requir</w:t>
      </w:r>
      <w:r w:rsidR="00B91A05">
        <w:t xml:space="preserve">ed for implementing the pattern. </w:t>
      </w:r>
      <w:r w:rsidR="00174030" w:rsidRPr="00FE4109">
        <w:t>These have been separated in the table</w:t>
      </w:r>
      <w:r w:rsidR="00C90B0A" w:rsidRPr="00FE4109">
        <w:t xml:space="preserve"> so as to accurately reflect the authors’ categorization</w:t>
      </w:r>
      <w:r w:rsidR="00174030" w:rsidRPr="00FE4109">
        <w:t xml:space="preserve">; as there is </w:t>
      </w:r>
      <w:r w:rsidR="00C130C9" w:rsidRPr="00FE4109">
        <w:t xml:space="preserve">some </w:t>
      </w:r>
      <w:r w:rsidR="00174030" w:rsidRPr="00FE4109">
        <w:t>overlap with the consequences or effects listed in the other sources</w:t>
      </w:r>
      <w:r w:rsidR="00C130C9" w:rsidRPr="00FE4109">
        <w:t xml:space="preserve">, how patterns affect design choices will be brought up </w:t>
      </w:r>
      <w:r w:rsidR="00C628EE" w:rsidRPr="00FE4109">
        <w:t xml:space="preserve">as </w:t>
      </w:r>
      <w:r w:rsidR="00C628EE" w:rsidRPr="00FE4109">
        <w:rPr>
          <w:i/>
        </w:rPr>
        <w:t>Effects</w:t>
      </w:r>
      <w:r w:rsidR="00C628EE" w:rsidRPr="00FE4109">
        <w:t xml:space="preserve"> </w:t>
      </w:r>
      <w:r w:rsidR="00C130C9" w:rsidRPr="00FE4109">
        <w:t>regardless.</w:t>
      </w:r>
      <w:r w:rsidR="00F35581" w:rsidRPr="00FE4109">
        <w:t xml:space="preserve"> Aversely, in some instances the same term was used to mean different things; for these cases, the origin of the term</w:t>
      </w:r>
      <w:r w:rsidR="00950CDF" w:rsidRPr="00FE4109">
        <w:t>s</w:t>
      </w:r>
      <w:r w:rsidR="00F35581" w:rsidRPr="00FE4109">
        <w:t xml:space="preserve"> is noted in the table.</w:t>
      </w:r>
    </w:p>
    <w:p w:rsidR="001776FC" w:rsidRPr="00FE4109" w:rsidRDefault="001776FC" w:rsidP="00741DA7">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w:t>
      </w:r>
      <w:r w:rsidR="00741DA7">
        <w:t>present</w:t>
      </w:r>
      <w:r w:rsidRPr="00FE4109">
        <w:t xml:space="preserve"> as an element in </w:t>
      </w:r>
      <w:r w:rsidR="00741DA7">
        <w:t>each pattern</w:t>
      </w:r>
      <w:r w:rsidRPr="00FE4109">
        <w:t xml:space="preserve"> and may receive special mention in other sections. This allows game designers interested in implementing patterns to easily ascertain whether a given pattern fits their criteria.</w:t>
      </w:r>
    </w:p>
    <w:p w:rsidR="002E6FDC" w:rsidRPr="00FE4109" w:rsidRDefault="002E6FDC" w:rsidP="009B2422">
      <w:pPr>
        <w:pStyle w:val="berschrift3"/>
        <w:rPr>
          <w:vanish/>
          <w:specVanish/>
        </w:rPr>
      </w:pPr>
      <w:bookmarkStart w:id="30" w:name="_Toc473653407"/>
      <w:r w:rsidRPr="00FE4109">
        <w:t>Scope</w:t>
      </w:r>
      <w:bookmarkEnd w:id="30"/>
    </w:p>
    <w:p w:rsidR="001776FC" w:rsidRPr="00FE4109" w:rsidRDefault="00BB35FF" w:rsidP="001100CD">
      <w:pPr>
        <w:rPr>
          <w:lang w:val="en-US"/>
        </w:rPr>
      </w:pPr>
      <w:r w:rsidRPr="00FE4109">
        <w:rPr>
          <w:lang w:val="en-US"/>
        </w:rPr>
        <w:t xml:space="preserve">. </w:t>
      </w:r>
      <w:r w:rsidR="001776FC" w:rsidRPr="00FE4109">
        <w:rPr>
          <w:lang w:val="en-US"/>
        </w:rPr>
        <w:t>Although the classification is suitable for other kinds of Augmented Reality systems, the practical part of this thesis is focused on mechanisms that can be implemented with a Microsoft HoloLens</w:t>
      </w:r>
      <w:r w:rsidR="007D48BE" w:rsidRPr="00FE4109">
        <w:rPr>
          <w:lang w:val="en-US"/>
        </w:rPr>
        <w:t xml:space="preserve"> or comparable device</w:t>
      </w:r>
      <w:r w:rsidR="001776FC" w:rsidRPr="00FE4109">
        <w:rPr>
          <w:lang w:val="en-US"/>
        </w:rPr>
        <w:t>, as this system includes an abundance of different sensors</w:t>
      </w:r>
      <w:r w:rsidR="00976BAA">
        <w:rPr>
          <w:lang w:val="en-US"/>
        </w:rPr>
        <w:t xml:space="preserve"> (see section 2.2.2)</w:t>
      </w:r>
      <w:r w:rsidR="001776FC" w:rsidRPr="00FE4109">
        <w:rPr>
          <w:lang w:val="en-US"/>
        </w:rPr>
        <w:t xml:space="preserve">, can utilize techniques from both vision-based and </w:t>
      </w:r>
      <w:proofErr w:type="spellStart"/>
      <w:r w:rsidR="001776FC" w:rsidRPr="00FE4109">
        <w:rPr>
          <w:lang w:val="en-US"/>
        </w:rPr>
        <w:lastRenderedPageBreak/>
        <w:t>geolocated</w:t>
      </w:r>
      <w:proofErr w:type="spellEnd"/>
      <w:r w:rsidR="001776FC" w:rsidRPr="00FE4109">
        <w:rPr>
          <w:lang w:val="en-US"/>
        </w:rPr>
        <w:t xml:space="preserve"> AR</w:t>
      </w:r>
      <w:r w:rsidR="00976BAA">
        <w:rPr>
          <w:lang w:val="en-US"/>
        </w:rPr>
        <w:t xml:space="preserve"> due to its hybrid approach (see section 2.1.2.1)</w:t>
      </w:r>
      <w:r w:rsidR="001776FC" w:rsidRPr="00FE4109">
        <w:rPr>
          <w:lang w:val="en-US"/>
        </w:rPr>
        <w:t xml:space="preserve">, and is available to the author for testing. </w:t>
      </w:r>
    </w:p>
    <w:p w:rsidR="001776FC" w:rsidRPr="00FE4109" w:rsidRDefault="001776FC" w:rsidP="001776FC">
      <w:pPr>
        <w:pStyle w:val="StandardErstzeileneinzug"/>
      </w:pPr>
      <w:r w:rsidRPr="00FE4109">
        <w:t xml:space="preserve">As the framework utilizes a problem-based approach, not only the positi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interaction – </w:t>
      </w:r>
      <w:r w:rsidRPr="00FE4109">
        <w:t>will be covered.</w:t>
      </w:r>
      <w:r w:rsidR="001100CD" w:rsidRPr="00FE4109">
        <w:t xml:space="preserve"> Additionally, some patterns focus on </w:t>
      </w:r>
      <w:r w:rsidR="00F108F0">
        <w:t>the development side of AR applications</w:t>
      </w:r>
      <w:r w:rsidR="001100CD" w:rsidRPr="00FE4109">
        <w:t>.</w:t>
      </w:r>
    </w:p>
    <w:p w:rsidR="00EA669A" w:rsidRPr="00FE4109" w:rsidRDefault="00264789" w:rsidP="00EA669A">
      <w:pPr>
        <w:pStyle w:val="berschrift2"/>
        <w:rPr>
          <w:lang w:val="en-US"/>
        </w:rPr>
      </w:pPr>
      <w:bookmarkStart w:id="31" w:name="_Toc473653408"/>
      <w:r w:rsidRPr="00FE4109">
        <w:rPr>
          <w:lang w:val="en-US"/>
        </w:rPr>
        <w:t>Patterns</w:t>
      </w:r>
      <w:bookmarkEnd w:id="31"/>
    </w:p>
    <w:p w:rsidR="0097147D" w:rsidRPr="00FE4109" w:rsidRDefault="0097147D" w:rsidP="0097147D">
      <w:pPr>
        <w:rPr>
          <w:lang w:val="en-US"/>
        </w:rPr>
      </w:pPr>
      <w:r w:rsidRPr="00FE4109">
        <w:rPr>
          <w:lang w:val="en-US"/>
        </w:rPr>
        <w:t>Following the approach listed above, the author compiled a list of patterns.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657549" w:rsidRPr="00FE4109">
        <w:rPr>
          <w:lang w:val="en-US"/>
        </w:rPr>
        <w:t xml:space="preserve"> (though a limited amount of time prevented significant play testing as “analyzing the material collected from play sessions typically takes a significantly longer time than the actual sessions” </w:t>
      </w:r>
      <w:r w:rsidR="00657549" w:rsidRPr="00FE4109">
        <w:rPr>
          <w:lang w:val="en-US"/>
        </w:rPr>
        <w:fldChar w:fldCharType="begin" w:fldLock="1"/>
      </w:r>
      <w:r w:rsidR="00BB373C"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657549" w:rsidRPr="00FE4109">
        <w:rPr>
          <w:lang w:val="en-US"/>
        </w:rPr>
        <w:fldChar w:fldCharType="separate"/>
      </w:r>
      <w:r w:rsidR="00657549" w:rsidRPr="00FE4109">
        <w:rPr>
          <w:noProof/>
          <w:lang w:val="en-US"/>
        </w:rPr>
        <w:t>(Björk &amp; Holopainen, 2004)</w:t>
      </w:r>
      <w:r w:rsidR="00657549" w:rsidRPr="00FE4109">
        <w:rPr>
          <w:lang w:val="en-US"/>
        </w:rPr>
        <w:fldChar w:fldCharType="end"/>
      </w:r>
      <w:r w:rsidR="00657549" w:rsidRPr="00FE4109">
        <w:rPr>
          <w:lang w:val="en-US"/>
        </w:rPr>
        <w:t>)</w:t>
      </w:r>
      <w:r w:rsidRPr="00FE4109">
        <w:rPr>
          <w:lang w:val="en-US"/>
        </w:rPr>
        <w:t>.</w:t>
      </w:r>
      <w:r w:rsidR="00D51948" w:rsidRPr="00FE4109">
        <w:rPr>
          <w:lang w:val="en-US"/>
        </w:rPr>
        <w:t xml:space="preserve"> Patterns referred to within the pattern description are formatted in small capitals, after Borchers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xml:space="preserve">, so as to signify their presence but differentiate them from application examples (unlike Björk &amp; Holopainen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010015" w:rsidRPr="00FE4109" w:rsidRDefault="0097147D" w:rsidP="0097147D">
      <w:pPr>
        <w:rPr>
          <w:lang w:val="en-US"/>
        </w:rPr>
      </w:pPr>
      <w:r w:rsidRPr="00FE4109">
        <w:rPr>
          <w:lang w:val="en-US"/>
        </w:rPr>
        <w:t xml:space="preserve"> </w:t>
      </w: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Ternier, De Vries, et al. (2012)</w:t>
      </w:r>
      <w:r w:rsidR="00F0591E" w:rsidRPr="00FE4109">
        <w:rPr>
          <w:szCs w:val="24"/>
          <w:lang w:val="en-US"/>
        </w:rPr>
        <w:fldChar w:fldCharType="end"/>
      </w:r>
      <w:r w:rsidRPr="00FE4109">
        <w:rPr>
          <w:szCs w:val="24"/>
          <w:lang w:val="en-US"/>
        </w:rPr>
        <w:t xml:space="preserve">’s field trip application), or they simply </w:t>
      </w:r>
      <w:r w:rsidR="004C6F95">
        <w:rPr>
          <w:szCs w:val="24"/>
          <w:lang w:val="en-US"/>
        </w:rPr>
        <w:t>notify</w:t>
      </w:r>
      <w:r w:rsidRPr="00FE4109">
        <w:rPr>
          <w:szCs w:val="24"/>
          <w:lang w:val="en-US"/>
        </w:rPr>
        <w:t xml:space="preserve"> the user of </w:t>
      </w:r>
      <w:r w:rsidR="004C6F95">
        <w:rPr>
          <w:szCs w:val="24"/>
          <w:lang w:val="en-US"/>
        </w:rPr>
        <w:t>available</w:t>
      </w:r>
      <w:r w:rsidRPr="00FE4109">
        <w:rPr>
          <w:szCs w:val="24"/>
          <w:lang w:val="en-US"/>
        </w:rPr>
        <w:t xml:space="preserve"> content</w:t>
      </w:r>
      <w:r w:rsidR="004C6F95">
        <w:rPr>
          <w:szCs w:val="24"/>
          <w:lang w:val="en-US"/>
        </w:rPr>
        <w:t>, allowing the user to choose if and when to retrieve it</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Content presented automatically can allow the user to avoid tunnel vision and make using the application more pleasant as less effort is required. Automatic </w:t>
      </w:r>
      <w:r w:rsidRPr="00FE4109">
        <w:rPr>
          <w:szCs w:val="24"/>
          <w:lang w:val="en-US"/>
        </w:rPr>
        <w:lastRenderedPageBreak/>
        <w:t xml:space="preserve">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proofErr w:type="spellStart"/>
      <w:r w:rsidR="003350FF">
        <w:rPr>
          <w:szCs w:val="24"/>
          <w:lang w:val="en-US"/>
        </w:rPr>
        <w:t>Asobo</w:t>
      </w:r>
      <w:proofErr w:type="spellEnd"/>
      <w:r w:rsidR="003350FF">
        <w:rPr>
          <w:szCs w:val="24"/>
          <w:lang w:val="en-US"/>
        </w:rPr>
        <w:t xml:space="preserve"> Studio’s </w:t>
      </w:r>
      <w:r w:rsidRPr="00FE4109">
        <w:rPr>
          <w:i/>
          <w:szCs w:val="24"/>
          <w:lang w:val="en-US"/>
        </w:rPr>
        <w:t>Fragments</w:t>
      </w:r>
      <w:r w:rsidRPr="00FE4109">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suppress-author" : 1, "uris" : [ "http://www.mendeley.com/documents/?uuid=c2c5b0be-6913-4d97-9962-ea5b5c855c81" ] } ], "mendeley" : { "formattedCitation" : "(2016a)", "plainTextFormattedCitation" : "(2016a)", "previouslyFormattedCitation" : "(2016a)"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a)</w:t>
      </w:r>
      <w:r w:rsidR="003350FF">
        <w:rPr>
          <w:szCs w:val="24"/>
          <w:lang w:val="en-US"/>
        </w:rPr>
        <w:fldChar w:fldCharType="end"/>
      </w:r>
      <w:r w:rsidR="00F0591E" w:rsidRPr="00FE4109">
        <w:rPr>
          <w:szCs w:val="24"/>
          <w:lang w:val="en-US"/>
        </w:rPr>
        <w:t xml:space="preserve"> </w:t>
      </w:r>
      <w:r w:rsidR="003350FF">
        <w:rPr>
          <w:szCs w:val="24"/>
          <w:lang w:val="en-US"/>
        </w:rPr>
        <w:t xml:space="preserve">and </w:t>
      </w:r>
      <w:r w:rsidR="003350FF" w:rsidRPr="003350FF">
        <w:rPr>
          <w:i/>
          <w:szCs w:val="24"/>
          <w:lang w:val="en-US"/>
        </w:rPr>
        <w:t>Young Conker</w:t>
      </w:r>
      <w:r w:rsidR="003350FF">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suppress-author" : 1, "uris" : [ "http://www.mendeley.com/documents/?uuid=b160d7b1-e3d0-488e-a008-32168c8bf8f5" ] } ], "mendeley" : { "formattedCitation" : "(2016b)", "plainTextFormattedCitation" : "(2016b)"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b)</w:t>
      </w:r>
      <w:r w:rsidR="003350FF">
        <w:rPr>
          <w:szCs w:val="24"/>
          <w:lang w:val="en-US"/>
        </w:rPr>
        <w:fldChar w:fldCharType="end"/>
      </w:r>
      <w:r w:rsidR="003350FF">
        <w:rPr>
          <w:szCs w:val="24"/>
          <w:lang w:val="en-US"/>
        </w:rPr>
        <w:t xml:space="preserve"> use</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at some points to direct the player towards important information.</w:t>
      </w:r>
      <w:r w:rsidR="0087048D" w:rsidRPr="00FE4109">
        <w:rPr>
          <w:szCs w:val="24"/>
          <w:lang w:val="en-US"/>
        </w:rPr>
        <w:t xml:space="preserve"> This may be combined with </w:t>
      </w:r>
      <w:r w:rsidR="009B12B4">
        <w:rPr>
          <w:smallCaps/>
          <w:szCs w:val="24"/>
          <w:lang w:val="en-US"/>
        </w:rPr>
        <w:t>Gaze Point of Interest</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925BA5" w:rsidRPr="00FE4109">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On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The system always needs to be aware of the position of the focus point relative to the user’s position and possibly orientation. How this works is dependent on the AR device; 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D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lastRenderedPageBreak/>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specific location. </w:t>
      </w:r>
      <w:r w:rsidR="00BB373C" w:rsidRPr="00B91A05">
        <w:rPr>
          <w:i/>
          <w:szCs w:val="24"/>
          <w:lang w:val="en-US"/>
        </w:rPr>
        <w:t>Locatory</w:t>
      </w:r>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Application-depend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r w:rsidRPr="00FE4109">
        <w:rPr>
          <w:i/>
          <w:szCs w:val="24"/>
          <w:lang w:val="en-US"/>
        </w:rPr>
        <w:t>RoboRaid</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w:t>
      </w:r>
      <w:proofErr w:type="gramStart"/>
      <w:r w:rsidRPr="00FE4109">
        <w:rPr>
          <w:szCs w:val="24"/>
          <w:lang w:val="en-US"/>
        </w:rPr>
        <w:t>clear</w:t>
      </w:r>
      <w:proofErr w:type="gramEnd"/>
      <w:r w:rsidRPr="00FE4109">
        <w:rPr>
          <w:szCs w:val="24"/>
          <w:lang w:val="en-US"/>
        </w:rPr>
        <w:t xml:space="preserve"> to the user if the cursor is accurate and consistent. Inaccurate, inconsistent, or lagging cursors may </w:t>
      </w:r>
      <w:r w:rsidRPr="00FE4109">
        <w:rPr>
          <w:szCs w:val="24"/>
          <w:lang w:val="en-US"/>
        </w:rPr>
        <w:lastRenderedPageBreak/>
        <w:t>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Default="00EA669A" w:rsidP="00EA669A">
      <w:pPr>
        <w:rPr>
          <w:szCs w:val="24"/>
          <w:lang w:val="en-US"/>
        </w:rPr>
      </w:pPr>
      <w:r w:rsidRPr="00FE4109">
        <w:rPr>
          <w:b/>
          <w:szCs w:val="24"/>
          <w:lang w:val="en-US"/>
        </w:rPr>
        <w:t>Sensors</w:t>
      </w:r>
      <w:r w:rsidRPr="00FE4109">
        <w:rPr>
          <w:szCs w:val="24"/>
          <w:lang w:val="en-US"/>
        </w:rPr>
        <w:t xml:space="preserve">: The system must be aware of the user’s gaze, which can be achieved by tracking their head movements. Eye tracking can provide a higher degree of accuracy if available. </w:t>
      </w:r>
    </w:p>
    <w:p w:rsidR="00A3235E" w:rsidRDefault="00A3235E" w:rsidP="00EA669A">
      <w:pPr>
        <w:rPr>
          <w:szCs w:val="24"/>
          <w:lang w:val="en-US"/>
        </w:rPr>
      </w:pPr>
    </w:p>
    <w:p w:rsidR="00A3235E" w:rsidRPr="00FE4109" w:rsidRDefault="00A3235E" w:rsidP="00A3235E">
      <w:pPr>
        <w:rPr>
          <w:szCs w:val="24"/>
          <w:lang w:val="en-US"/>
        </w:rPr>
      </w:pPr>
      <w:r w:rsidRPr="00FE4109">
        <w:rPr>
          <w:b/>
          <w:szCs w:val="24"/>
          <w:lang w:val="en-US"/>
        </w:rPr>
        <w:t>Name</w:t>
      </w:r>
      <w:r w:rsidRPr="00FE4109">
        <w:rPr>
          <w:szCs w:val="24"/>
          <w:lang w:val="en-US"/>
        </w:rPr>
        <w:t>: Gaze</w:t>
      </w:r>
      <w:r>
        <w:rPr>
          <w:szCs w:val="24"/>
          <w:lang w:val="en-US"/>
        </w:rPr>
        <w:t xml:space="preserve"> Point of Interest</w:t>
      </w:r>
    </w:p>
    <w:p w:rsidR="00A3235E" w:rsidRPr="00FE4109" w:rsidRDefault="00A3235E" w:rsidP="00A3235E">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w:t>
      </w:r>
    </w:p>
    <w:p w:rsidR="00A3235E" w:rsidRPr="00FE4109" w:rsidRDefault="00A3235E" w:rsidP="00A3235E">
      <w:pPr>
        <w:rPr>
          <w:szCs w:val="24"/>
          <w:lang w:val="en-US"/>
        </w:rPr>
      </w:pPr>
      <w:r w:rsidRPr="00FE4109">
        <w:rPr>
          <w:b/>
          <w:szCs w:val="24"/>
          <w:lang w:val="en-US"/>
        </w:rPr>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A3235E" w:rsidRPr="00FE4109" w:rsidRDefault="00A3235E" w:rsidP="00A3235E">
      <w:pPr>
        <w:rPr>
          <w:szCs w:val="24"/>
          <w:lang w:val="en-US"/>
        </w:rPr>
      </w:pPr>
      <w:r w:rsidRPr="00FE4109">
        <w:rPr>
          <w:b/>
          <w:szCs w:val="24"/>
          <w:lang w:val="en-US"/>
        </w:rPr>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t xml:space="preserve">Directed Gaze </w:t>
      </w:r>
      <w:r w:rsidRPr="00FE4109">
        <w:rPr>
          <w:szCs w:val="24"/>
          <w:lang w:val="en-US"/>
        </w:rPr>
        <w:t>to draw the player’s attention, then progresses after they hav</w:t>
      </w:r>
      <w:r w:rsidR="0010236A">
        <w:rPr>
          <w:szCs w:val="24"/>
          <w:lang w:val="en-US"/>
        </w:rPr>
        <w:t xml:space="preserve">e looked at the focus point for </w:t>
      </w:r>
      <w:r w:rsidRPr="00FE4109">
        <w:rPr>
          <w:szCs w:val="24"/>
          <w:lang w:val="en-US"/>
        </w:rPr>
        <w:t xml:space="preserve">some amount of time. </w:t>
      </w:r>
    </w:p>
    <w:p w:rsidR="00A3235E" w:rsidRPr="00FE4109" w:rsidRDefault="00A3235E" w:rsidP="00A3235E">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it can provide feedback on selected objects. Executed poorly,</w:t>
      </w:r>
      <w:r>
        <w:rPr>
          <w:szCs w:val="24"/>
          <w:lang w:val="en-US"/>
        </w:rPr>
        <w:t xml:space="preserve"> using</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unintended events.</w:t>
      </w:r>
    </w:p>
    <w:p w:rsidR="00A3235E" w:rsidRPr="00FE4109" w:rsidRDefault="00A3235E" w:rsidP="00A3235E">
      <w:pPr>
        <w:rPr>
          <w:szCs w:val="24"/>
          <w:lang w:val="en-US"/>
        </w:rPr>
      </w:pPr>
      <w:r w:rsidRPr="00FE4109">
        <w:rPr>
          <w:b/>
          <w:szCs w:val="24"/>
          <w:lang w:val="en-US"/>
        </w:rPr>
        <w:t>Sensors</w:t>
      </w:r>
      <w:r w:rsidRPr="00FE4109">
        <w:rPr>
          <w:szCs w:val="24"/>
          <w:lang w:val="en-US"/>
        </w:rPr>
        <w:t>: Combined with location data and a known environment, IMUs can be used to determine what the user’s gaze is focused on. Alternatively, a camera with computer vision algorithms may be used.</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estures are one of the three forms of interaction for HoloLens applications. </w:t>
      </w:r>
      <w:r w:rsidR="00177E98" w:rsidRPr="00FE4109">
        <w:rPr>
          <w:szCs w:val="24"/>
          <w:lang w:val="en-US"/>
        </w:rPr>
        <w:t xml:space="preserve">RoboRaid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w:t>
      </w:r>
      <w:r w:rsidR="00177E98" w:rsidRPr="00FE4109">
        <w:rPr>
          <w:szCs w:val="24"/>
          <w:lang w:val="en-US"/>
        </w:rPr>
        <w:lastRenderedPageBreak/>
        <w:t xml:space="preserve">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Gestures can be used as input with specialized devices such as the Leap Motion, Myo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t>Feature/Solution</w:t>
      </w:r>
      <w:r w:rsidRPr="00FE4109">
        <w:rPr>
          <w:szCs w:val="24"/>
          <w:lang w:val="en-US"/>
        </w:rPr>
        <w:t>: Give feedback via the hap</w:t>
      </w:r>
      <w:r w:rsidR="00D73F5C">
        <w:rPr>
          <w:szCs w:val="24"/>
          <w:lang w:val="en-US"/>
        </w:rPr>
        <w:t>tic sens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ibrotactile feedback, a form of </w:t>
      </w:r>
      <w:r w:rsidRPr="00FE4109">
        <w:rPr>
          <w:smallCaps/>
          <w:szCs w:val="24"/>
          <w:lang w:val="en-US"/>
        </w:rPr>
        <w:t>Haptic Feedback</w:t>
      </w:r>
      <w:r w:rsidRPr="00FE4109">
        <w:rPr>
          <w:szCs w:val="24"/>
          <w:lang w:val="en-US"/>
        </w:rPr>
        <w:t xml:space="preserve">, is a standard feature of game controllers. The Myo Armband can give such feedback while keeping the user’s hands free. The NormalTouch and TextureTouch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FE4109">
        <w:rPr>
          <w:smallCaps/>
          <w:szCs w:val="24"/>
          <w:lang w:val="en-US"/>
        </w:rPr>
        <w:t>Haptic Feedback</w:t>
      </w:r>
      <w:r w:rsidRPr="00FE4109">
        <w:rPr>
          <w:szCs w:val="24"/>
          <w:lang w:val="en-US"/>
        </w:rPr>
        <w:t xml:space="preserve"> may break immersion.</w:t>
      </w:r>
    </w:p>
    <w:p w:rsidR="00EA669A" w:rsidRPr="00FE410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p>
    <w:p w:rsidR="00EA669A" w:rsidRPr="00FE4109" w:rsidRDefault="00EA669A" w:rsidP="00EA669A">
      <w:pPr>
        <w:rPr>
          <w:b/>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upon approaching it.</w:t>
      </w:r>
    </w:p>
    <w:p w:rsidR="00EA669A" w:rsidRPr="00FE4109" w:rsidRDefault="00EA669A" w:rsidP="00EA669A">
      <w:pPr>
        <w:rPr>
          <w:szCs w:val="24"/>
          <w:lang w:val="en-US"/>
        </w:rPr>
      </w:pPr>
      <w:r w:rsidRPr="00FE4109">
        <w:rPr>
          <w:b/>
          <w:szCs w:val="24"/>
          <w:lang w:val="en-US"/>
        </w:rPr>
        <w:lastRenderedPageBreak/>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Sensors depend on the exact filter </w:t>
      </w:r>
      <w:r w:rsidR="004E57B8" w:rsidRPr="00FE4109">
        <w:rPr>
          <w:szCs w:val="24"/>
          <w:lang w:val="en-US"/>
        </w:rPr>
        <w:t>approach</w:t>
      </w:r>
      <w:r w:rsidR="0031219E">
        <w:rPr>
          <w:szCs w:val="24"/>
          <w:lang w:val="en-US"/>
        </w:rPr>
        <w:t>, e.g. i</w:t>
      </w:r>
      <w:r w:rsidRPr="00FE4109">
        <w:rPr>
          <w:szCs w:val="24"/>
          <w:lang w:val="en-US"/>
        </w:rPr>
        <w:t>f distance and viewing angle are to be used, the system needs access to this data</w:t>
      </w:r>
      <w:r w:rsidR="0031219E">
        <w:rPr>
          <w:szCs w:val="24"/>
          <w:lang w:val="en-US"/>
        </w:rPr>
        <w:t>,</w:t>
      </w:r>
      <w:r w:rsidRPr="00FE4109">
        <w:rPr>
          <w:szCs w:val="24"/>
          <w:lang w:val="en-US"/>
        </w:rPr>
        <w:t xml:space="preserve"> </w:t>
      </w:r>
      <w:r w:rsidR="0031219E">
        <w:rPr>
          <w:szCs w:val="24"/>
          <w:lang w:val="en-US"/>
        </w:rPr>
        <w:t>for instance</w:t>
      </w:r>
      <w:r w:rsidRPr="00FE4109">
        <w:rPr>
          <w:szCs w:val="24"/>
          <w:lang w:val="en-US"/>
        </w:rPr>
        <w:t xml:space="preserve">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Some applications may want the users to keep track of content that is </w:t>
      </w:r>
      <w:r w:rsidR="006A5B63">
        <w:rPr>
          <w:szCs w:val="24"/>
          <w:lang w:val="en-US"/>
        </w:rPr>
        <w:t>hidden behind other objects, real or virtual,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DD6869">
        <w:rPr>
          <w:szCs w:val="24"/>
          <w:lang w:val="en-US"/>
        </w:rPr>
        <w:t>Augment the object by visualizing</w:t>
      </w:r>
      <w:r w:rsidR="006A5B63">
        <w:rPr>
          <w:szCs w:val="24"/>
          <w:lang w:val="en-US"/>
        </w:rPr>
        <w:t xml:space="preserve"> </w:t>
      </w:r>
      <w:r w:rsidR="00DD6869">
        <w:rPr>
          <w:szCs w:val="24"/>
          <w:lang w:val="en-US"/>
        </w:rPr>
        <w:t xml:space="preserve">it even, or specifically, if it is obscured </w:t>
      </w:r>
      <w:r w:rsidRPr="00FE4109">
        <w:rPr>
          <w:szCs w:val="24"/>
          <w:lang w:val="en-US"/>
        </w:rPr>
        <w:t>(various approach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1503B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 xml:space="preserve">has main character visible </w:t>
      </w:r>
      <w:r w:rsidR="00E35785">
        <w:rPr>
          <w:szCs w:val="24"/>
          <w:lang w:val="en-US"/>
        </w:rPr>
        <w:t xml:space="preserve">even </w:t>
      </w:r>
      <w:r w:rsidRPr="00FE4109">
        <w:rPr>
          <w:szCs w:val="24"/>
          <w:lang w:val="en-US"/>
        </w:rPr>
        <w:t xml:space="preserve">when obscured by real object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w:t>
      </w:r>
      <w:r w:rsidR="00520DBE">
        <w:rPr>
          <w:szCs w:val="24"/>
          <w:lang w:val="en-US"/>
        </w:rPr>
        <w:t>inappropriate</w:t>
      </w:r>
      <w:r w:rsidRPr="00FE4109">
        <w:rPr>
          <w:szCs w:val="24"/>
          <w:lang w:val="en-US"/>
        </w:rPr>
        <w:t xml:space="preserve"> approaches may cause depth perception issu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needs to be aware of the positions and rotations of both real objects and the augmented content, therefore a completely passive marker-based </w:t>
      </w:r>
      <w:r w:rsidR="003C13F5">
        <w:rPr>
          <w:szCs w:val="24"/>
          <w:lang w:val="en-US"/>
        </w:rPr>
        <w:t>solution</w:t>
      </w:r>
      <w:r w:rsidRPr="00FE4109">
        <w:rPr>
          <w:szCs w:val="24"/>
          <w:lang w:val="en-US"/>
        </w:rPr>
        <w:t xml:space="preserve"> will not work; active RFID chips could function but the most reliable approaches visualize static or completely virtual objects in a known environment through head tracking, e.g. with IMU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information </w:t>
      </w:r>
      <w:proofErr w:type="gramStart"/>
      <w:r w:rsidRPr="00FE4109">
        <w:rPr>
          <w:szCs w:val="24"/>
          <w:lang w:val="en-US"/>
        </w:rPr>
        <w:t>be</w:t>
      </w:r>
      <w:proofErr w:type="gramEnd"/>
      <w:r w:rsidRPr="00FE4109">
        <w:rPr>
          <w:szCs w:val="24"/>
          <w:lang w:val="en-US"/>
        </w:rPr>
        <w:t xml:space="preserv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003C13F5">
        <w:rPr>
          <w:szCs w:val="24"/>
          <w:lang w:val="en-US"/>
        </w:rPr>
        <w:t xml:space="preserve">The game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lastRenderedPageBreak/>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w:t>
      </w:r>
      <w:r w:rsidR="001109EC">
        <w:rPr>
          <w:szCs w:val="24"/>
          <w:lang w:val="en-US"/>
        </w:rPr>
        <w:t>requires</w:t>
      </w:r>
      <w:r w:rsidRPr="00FE4109">
        <w:rPr>
          <w:szCs w:val="24"/>
          <w:lang w:val="en-US"/>
        </w:rPr>
        <w:t xml:space="preserve">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affect the user</w:t>
      </w:r>
      <w:r w:rsidR="001109EC">
        <w:rPr>
          <w:szCs w:val="24"/>
          <w:lang w:val="en-US"/>
        </w:rPr>
        <w:t>, especially in mobile AR systems</w:t>
      </w:r>
      <w:r w:rsidRPr="00FE4109">
        <w:rPr>
          <w:szCs w:val="24"/>
          <w:lang w:val="en-US"/>
        </w:rPr>
        <w:t xml:space="preserve">. If the user is </w:t>
      </w:r>
      <w:r w:rsidR="001109EC">
        <w:rPr>
          <w:szCs w:val="24"/>
          <w:lang w:val="en-US"/>
        </w:rPr>
        <w:t>guided</w:t>
      </w:r>
      <w:r w:rsidRPr="00FE4109">
        <w:rPr>
          <w:szCs w:val="24"/>
          <w:lang w:val="en-US"/>
        </w:rPr>
        <w:t xml:space="preserve"> towards </w:t>
      </w:r>
      <w:r w:rsidRPr="00FE4109">
        <w:rPr>
          <w:smallCaps/>
          <w:szCs w:val="24"/>
          <w:lang w:val="en-US"/>
        </w:rPr>
        <w:t>Points of Interest</w:t>
      </w:r>
      <w:r w:rsidRPr="00FE4109">
        <w:rPr>
          <w:szCs w:val="24"/>
          <w:lang w:val="en-US"/>
        </w:rPr>
        <w:t>, care must be taken to avoid screen clutter and information overload. A degree of precision is los</w:t>
      </w:r>
      <w:r w:rsidR="00B83753">
        <w:rPr>
          <w:szCs w:val="24"/>
          <w:lang w:val="en-US"/>
        </w:rPr>
        <w:t xml:space="preserve">t if only location data is used – it may be preferable to combine or replace a </w:t>
      </w:r>
      <w:r w:rsidR="00B83753" w:rsidRPr="009B12B4">
        <w:rPr>
          <w:smallCaps/>
          <w:szCs w:val="24"/>
          <w:lang w:val="en-US"/>
        </w:rPr>
        <w:t>Point of Interest</w:t>
      </w:r>
      <w:r w:rsidR="00B83753">
        <w:rPr>
          <w:szCs w:val="24"/>
          <w:lang w:val="en-US"/>
        </w:rPr>
        <w:t xml:space="preserve"> with </w:t>
      </w:r>
      <w:r w:rsidR="009B12B4">
        <w:rPr>
          <w:szCs w:val="24"/>
          <w:lang w:val="en-US"/>
        </w:rPr>
        <w:t xml:space="preserve">a </w:t>
      </w:r>
      <w:r w:rsidR="009B12B4">
        <w:rPr>
          <w:smallCaps/>
          <w:szCs w:val="24"/>
          <w:lang w:val="en-US"/>
        </w:rPr>
        <w:t>Gaze Point of Interest</w:t>
      </w:r>
      <w:r w:rsidR="00B83753">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Location technology such as GPS sensors; 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ver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r w:rsidRPr="00FE4109">
        <w:rPr>
          <w:i/>
          <w:szCs w:val="24"/>
          <w:lang w:val="en-US"/>
        </w:rPr>
        <w:t>RoboRaid</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w:t>
      </w:r>
      <w:r w:rsidRPr="00FE4109">
        <w:rPr>
          <w:szCs w:val="24"/>
          <w:lang w:val="en-US"/>
        </w:rPr>
        <w:lastRenderedPageBreak/>
        <w:t xml:space="preserve">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One or more microphones.</w:t>
      </w:r>
    </w:p>
    <w:p w:rsidR="007858EB" w:rsidRPr="00FE4109" w:rsidRDefault="001776FC" w:rsidP="001776FC">
      <w:pPr>
        <w:pStyle w:val="berschrift2"/>
        <w:rPr>
          <w:lang w:val="en-US"/>
        </w:rPr>
      </w:pPr>
      <w:bookmarkStart w:id="32" w:name="_Toc473653409"/>
      <w:r w:rsidRPr="00FE4109">
        <w:rPr>
          <w:lang w:val="en-US"/>
        </w:rPr>
        <w:t>Implementation</w:t>
      </w:r>
      <w:bookmarkEnd w:id="32"/>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ARLearn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ARLearn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220D1" w:rsidRPr="00FE4109">
        <w:t xml:space="preserve">The author was also able to make use of a multitude of existing resources for HoloLens development in Unity: The </w:t>
      </w:r>
      <w:r w:rsidR="001220D1" w:rsidRPr="00FE4109">
        <w:rPr>
          <w:i/>
        </w:rPr>
        <w:t>Holographic Academy</w:t>
      </w:r>
      <w:r w:rsidR="001220D1" w:rsidRPr="00FE4109">
        <w:t xml:space="preserve"> (</w:t>
      </w:r>
      <w:hyperlink r:id="rId12" w:history="1">
        <w:r w:rsidR="001220D1" w:rsidRPr="00FE4109">
          <w:rPr>
            <w:rStyle w:val="Hyperlink"/>
          </w:rPr>
          <w:t>https://developer.microsoft.com/en-us/windows/holographic/academy</w:t>
        </w:r>
      </w:hyperlink>
      <w:r w:rsidR="001220D1" w:rsidRPr="00FE4109">
        <w:t xml:space="preserve">) is a collection of tutorials and code examples on the basics of HoloLens development. The </w:t>
      </w:r>
      <w:r w:rsidR="001220D1" w:rsidRPr="00FE4109">
        <w:rPr>
          <w:i/>
        </w:rPr>
        <w:t>HoloToolkit</w:t>
      </w:r>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1220D1" w:rsidRPr="00FE4109">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of these resources are about fundamental elements for designing HoloLens applications, there exists some overlap between them and the </w:t>
      </w:r>
      <w:r w:rsidR="004E57B8" w:rsidRPr="00FE4109">
        <w:t>patterns</w:t>
      </w:r>
      <w:r w:rsidR="001220D1" w:rsidRPr="00FE4109">
        <w:t xml:space="preserve"> described above. </w:t>
      </w:r>
      <w:r w:rsidR="001220D1" w:rsidRPr="00FE4109">
        <w:rPr>
          <w:smallCaps/>
        </w:rPr>
        <w:t>Voice commands</w:t>
      </w:r>
      <w:r w:rsidR="001220D1" w:rsidRPr="00FE4109">
        <w:t>,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t>Although the author did not have access to a HoloLens device at all times, t</w:t>
      </w:r>
      <w:r w:rsidR="00C71EF8">
        <w:t>he</w:t>
      </w:r>
      <w:r w:rsidRPr="00FE4109">
        <w:t xml:space="preserve"> version of the engine </w:t>
      </w:r>
      <w:r w:rsidR="00C71EF8">
        <w:t xml:space="preserve">that was used </w:t>
      </w:r>
      <w:r w:rsidRPr="00FE4109">
        <w:t xml:space="preserve">allows for </w:t>
      </w:r>
      <w:r w:rsidRPr="00FE4109">
        <w:rPr>
          <w:i/>
        </w:rPr>
        <w:t>Holographic Simulation</w:t>
      </w:r>
      <w:r w:rsidRPr="00FE4109">
        <w:t>, in which much of the functionality of the 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 xml:space="preserve">through a game </w:t>
      </w:r>
      <w:r w:rsidRPr="00FE4109">
        <w:lastRenderedPageBreak/>
        <w:t>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DB049B" w:rsidRPr="00FE4109">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Development overview,” n.d.)</w:t>
      </w:r>
      <w:r w:rsidR="00546973" w:rsidRPr="00FE4109">
        <w:fldChar w:fldCharType="end"/>
      </w:r>
      <w:r w:rsidR="00546973" w:rsidRPr="00FE4109">
        <w:t xml:space="preserve"> </w:t>
      </w:r>
      <w:proofErr w:type="gramStart"/>
      <w:r w:rsidR="00546973" w:rsidRPr="00FE4109">
        <w:t>of</w:t>
      </w:r>
      <w:proofErr w:type="gramEnd"/>
      <w:r w:rsidR="00546973" w:rsidRPr="00FE4109">
        <w:t xml:space="preserve"> HoloLens development – world coordinates, gaze input, gesture input, voice input, spatial sound, and spatial mapping – all of which were utilized for the framework.</w:t>
      </w:r>
    </w:p>
    <w:p w:rsidR="00FB2F6A" w:rsidRPr="00FE4109"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w:t>
      </w:r>
      <w:proofErr w:type="spellStart"/>
      <w:r w:rsidR="00611373" w:rsidRPr="00FE4109">
        <w:t>HoloToolkit</w:t>
      </w:r>
      <w:proofErr w:type="spellEnd"/>
      <w:r w:rsidR="00611373" w:rsidRPr="00FE4109">
        <w:t xml:space="preserve"> does not return usable data when started inside the Unity editor, as the code specifically checks the </w:t>
      </w:r>
      <w:r w:rsidR="00C71EF8">
        <w:t xml:space="preserve">software </w:t>
      </w:r>
      <w:r w:rsidR="00611373" w:rsidRPr="00FE4109">
        <w:t>environmen</w:t>
      </w:r>
      <w:r w:rsidR="00C71EF8">
        <w:t xml:space="preserve">t it is running </w:t>
      </w:r>
      <w:r w:rsidR="00611373" w:rsidRPr="00FE4109">
        <w:t xml:space="preserve">in and operates accordingly (even when modified to function inside the engine, an environmental scanning process is started but does not progress). </w:t>
      </w:r>
    </w:p>
    <w:p w:rsidR="00264789" w:rsidRPr="00FE4109" w:rsidRDefault="00264789" w:rsidP="00264789">
      <w:pPr>
        <w:pStyle w:val="berschrift2"/>
        <w:rPr>
          <w:lang w:val="en-US"/>
        </w:rPr>
      </w:pPr>
      <w:bookmarkStart w:id="33" w:name="_Toc473653410"/>
      <w:commentRangeStart w:id="34"/>
      <w:r w:rsidRPr="00FE4109">
        <w:rPr>
          <w:lang w:val="en-US"/>
        </w:rPr>
        <w:t>Result</w:t>
      </w:r>
      <w:r w:rsidR="004724A9" w:rsidRPr="00FE4109">
        <w:rPr>
          <w:lang w:val="en-US"/>
        </w:rPr>
        <w:t>s</w:t>
      </w:r>
      <w:commentRangeEnd w:id="34"/>
      <w:r w:rsidR="00B07299" w:rsidRPr="00FE4109">
        <w:rPr>
          <w:rStyle w:val="Kommentarzeichen"/>
          <w:rFonts w:cs="Times New Roman"/>
          <w:b w:val="0"/>
          <w:bCs w:val="0"/>
          <w:iCs w:val="0"/>
          <w:lang w:val="en-US"/>
        </w:rPr>
        <w:commentReference w:id="34"/>
      </w:r>
      <w:bookmarkEnd w:id="33"/>
    </w:p>
    <w:p w:rsidR="001220D1" w:rsidRPr="00FE4109" w:rsidRDefault="001220D1" w:rsidP="00FB2F6A">
      <w:pPr>
        <w:rPr>
          <w:lang w:val="en-US"/>
        </w:rPr>
      </w:pPr>
      <w:r w:rsidRPr="00FE4109">
        <w:rPr>
          <w:lang w:val="en-US"/>
        </w:rPr>
        <w:t xml:space="preserve">At this point, the author has implemented several patterns as game mechanisms, demonstrated in </w:t>
      </w:r>
      <w:r w:rsidR="00C71EF8">
        <w:rPr>
          <w:lang w:val="en-US"/>
        </w:rPr>
        <w:t>four</w:t>
      </w:r>
      <w:r w:rsidRPr="00FE4109">
        <w:rPr>
          <w:lang w:val="en-US"/>
        </w:rPr>
        <w:t xml:space="preserve"> example setups (scenes) in Unity, all usable on the HoloLens and, where possible, inside the </w:t>
      </w:r>
      <w:r w:rsidR="00C71EF8">
        <w:rPr>
          <w:lang w:val="en-US"/>
        </w:rPr>
        <w:t>engine</w:t>
      </w:r>
      <w:r w:rsidRPr="00FE4109">
        <w:rPr>
          <w:lang w:val="en-US"/>
        </w:rPr>
        <w:t>.</w:t>
      </w:r>
    </w:p>
    <w:p w:rsidR="003E24FF" w:rsidRPr="00FE4109" w:rsidRDefault="001220D1" w:rsidP="00BB4C07">
      <w:pPr>
        <w:pStyle w:val="StandardErstzeileneinzug"/>
      </w:pPr>
      <w:r w:rsidRPr="00FE4109">
        <w:t>As stated before, some of the patterns h</w:t>
      </w:r>
      <w:r w:rsidR="003E24FF" w:rsidRPr="00FE4109">
        <w:t>ad already been sufficiently implemented, e.g. as part of the HoloToolkit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 xml:space="preserve">to demonstrate how they can interact with the other </w:t>
      </w:r>
      <w:r w:rsidR="00C71EF8">
        <w:t>mechanism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1F3BAC" w:rsidRPr="00FE4109" w:rsidRDefault="00BB4C07" w:rsidP="00BB4C07">
      <w:pPr>
        <w:pStyle w:val="StandardErstzeileneinzug"/>
      </w:pPr>
      <w:r w:rsidRPr="00FE4109">
        <w:t xml:space="preserve">Outside of these, the author adapted the patterns </w:t>
      </w:r>
      <w:r w:rsidRPr="00FE4109">
        <w:rPr>
          <w:smallCaps/>
        </w:rPr>
        <w:t>Point of Interest</w:t>
      </w:r>
      <w:r w:rsidRPr="00FE4109">
        <w:t xml:space="preserve"> and </w:t>
      </w:r>
      <w:r w:rsidR="009B12B4">
        <w:rPr>
          <w:smallCaps/>
        </w:rPr>
        <w:t>Gaze Point of Interest</w:t>
      </w:r>
      <w:r w:rsidR="004724A9" w:rsidRPr="00FE4109">
        <w:t xml:space="preserve"> in the form of objects that detect when they are looked at or reached respectively, as well as when these states </w:t>
      </w:r>
      <w:r w:rsidR="00002F49" w:rsidRPr="00FE4109">
        <w:t xml:space="preserve">persist and </w:t>
      </w:r>
      <w:r w:rsidR="004724A9" w:rsidRPr="00FE4109">
        <w:t xml:space="preserve">end, and call individually definable functions in response. </w:t>
      </w:r>
    </w:p>
    <w:p w:rsidR="001F3BAC" w:rsidRPr="00FE4109" w:rsidRDefault="00BB4C07" w:rsidP="00BB4C07">
      <w:pPr>
        <w:pStyle w:val="StandardErstzeileneinzug"/>
      </w:pPr>
      <w:r w:rsidRPr="00FE4109">
        <w:t xml:space="preserve">Together with </w:t>
      </w:r>
      <w:r w:rsidRPr="00FE4109">
        <w:rPr>
          <w:smallCaps/>
        </w:rPr>
        <w:t>Directed Gaze</w:t>
      </w:r>
      <w:r w:rsidRPr="00FE4109">
        <w:t xml:space="preserve"> and </w:t>
      </w:r>
      <w:r w:rsidRPr="00FE4109">
        <w:rPr>
          <w:smallCaps/>
        </w:rPr>
        <w:t>Directed Movement</w:t>
      </w:r>
      <w:r w:rsidRPr="00FE4109">
        <w:t xml:space="preserve">, they are included in a </w:t>
      </w:r>
      <w:r w:rsidR="00C71EF8">
        <w:t xml:space="preserve">simple </w:t>
      </w:r>
      <w:r w:rsidRPr="00FE4109">
        <w:t>test scene</w:t>
      </w:r>
      <w:r w:rsidR="00C71EF8">
        <w:t>, which can be run without a HoloLens</w:t>
      </w:r>
      <w:r w:rsidRPr="00FE4109">
        <w:t xml:space="preserve">. </w:t>
      </w:r>
      <w:r w:rsidR="00477763" w:rsidRPr="00FE4109">
        <w:rPr>
          <w:smallCaps/>
        </w:rPr>
        <w:t>Environment-Adaptation</w:t>
      </w:r>
      <w:r w:rsidR="00477763" w:rsidRPr="00FE4109">
        <w:t xml:space="preserve"> is handled through a class that can spawn objects according to predefined sets of rules and constraints</w:t>
      </w:r>
      <w:r w:rsidRPr="00FE4109">
        <w:t>,</w:t>
      </w:r>
      <w:r w:rsidR="003620E0" w:rsidRPr="00FE4109">
        <w:t xml:space="preserve"> </w:t>
      </w:r>
      <w:r w:rsidR="00367380" w:rsidRPr="00FE4109">
        <w:t xml:space="preserve">demonstrated in a Unity scene called </w:t>
      </w:r>
      <w:r w:rsidRPr="00FE4109">
        <w:t>“</w:t>
      </w:r>
      <w:r w:rsidR="00367380" w:rsidRPr="00FE4109">
        <w:t>BoxSpawner</w:t>
      </w:r>
      <w:r w:rsidRPr="00FE4109">
        <w:t>,”</w:t>
      </w:r>
      <w:r w:rsidR="00367380" w:rsidRPr="00FE4109">
        <w:t xml:space="preserve"> in which, once the room has been scanned, a virtual box is created at a random spot</w:t>
      </w:r>
      <w:r w:rsidR="00B07299" w:rsidRPr="00FE4109">
        <w:t xml:space="preserve"> on the floor of the room</w:t>
      </w:r>
      <w:r w:rsidR="00367380" w:rsidRPr="00FE4109">
        <w:t>; once sighted</w:t>
      </w:r>
      <w:r w:rsidRPr="00FE4109">
        <w:t xml:space="preserve"> (through </w:t>
      </w:r>
      <w:r w:rsidR="009B12B4">
        <w:t xml:space="preserve">a </w:t>
      </w:r>
      <w:r w:rsidR="009B12B4">
        <w:rPr>
          <w:smallCaps/>
        </w:rPr>
        <w:t>Gaze Point of Interest</w:t>
      </w:r>
      <w:r w:rsidRPr="00FE4109">
        <w:t>)</w:t>
      </w:r>
      <w:r w:rsidR="00367380" w:rsidRPr="00FE4109">
        <w:t>, this target is destroyed and a new one generated.</w:t>
      </w:r>
      <w:r w:rsidR="0014092A" w:rsidRPr="00FE4109">
        <w:t xml:space="preserve"> </w:t>
      </w:r>
    </w:p>
    <w:p w:rsidR="001F3BAC" w:rsidRPr="00FE4109" w:rsidRDefault="0067009A" w:rsidP="00BB4C07">
      <w:pPr>
        <w:pStyle w:val="StandardErstzeileneinzug"/>
      </w:pPr>
      <w:r w:rsidRPr="00FE4109">
        <w:t xml:space="preserve">Relatedly, </w:t>
      </w:r>
      <w:r w:rsidRPr="00FE4109">
        <w:rPr>
          <w:smallCaps/>
        </w:rPr>
        <w:t>Environmental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w:t>
      </w:r>
      <w:r w:rsidR="00C71EF8">
        <w:t xml:space="preserve">to the </w:t>
      </w:r>
      <w:proofErr w:type="spellStart"/>
      <w:r w:rsidR="00C71EF8">
        <w:t>playspace</w:t>
      </w:r>
      <w:proofErr w:type="spellEnd"/>
      <w:r w:rsidR="00C71EF8">
        <w:t xml:space="preserve">, </w:t>
      </w:r>
      <w:r w:rsidR="001F3BAC" w:rsidRPr="00FE4109">
        <w:t>based on spatial understanding</w:t>
      </w:r>
      <w:r w:rsidR="00C71EF8">
        <w:t>,</w:t>
      </w:r>
      <w:r w:rsidR="001F3BAC" w:rsidRPr="00FE4109">
        <w:t xml:space="preserve"> are listed before </w:t>
      </w:r>
      <w:r w:rsidR="001F47D7" w:rsidRPr="00FE4109">
        <w:t xml:space="preserve">the </w:t>
      </w:r>
      <w:r w:rsidR="001F47D7" w:rsidRPr="00FE4109">
        <w:lastRenderedPageBreak/>
        <w:t>room is scanned</w:t>
      </w:r>
      <w:r w:rsidR="00667CFE">
        <w:t>; during the scanning process</w:t>
      </w:r>
      <w:r w:rsidR="001F3BAC" w:rsidRPr="00FE4109">
        <w:t xml:space="preserve"> the data captu</w:t>
      </w:r>
      <w:r w:rsidR="00002F49" w:rsidRPr="00FE4109">
        <w:t>red by the HoloLens</w:t>
      </w:r>
      <w:r w:rsidR="00C71EF8">
        <w:t xml:space="preserve"> is constantly compared </w:t>
      </w:r>
      <w:r w:rsidR="00667CFE">
        <w:t>with the requirements</w:t>
      </w:r>
      <w:r w:rsidR="00002F49" w:rsidRPr="00FE4109">
        <w:t>, allowing the user to move on onl</w:t>
      </w:r>
      <w:r w:rsidR="00953C31" w:rsidRPr="00FE4109">
        <w:t xml:space="preserve">y once all </w:t>
      </w:r>
      <w:r w:rsidR="00667CFE">
        <w:t>conditions</w:t>
      </w:r>
      <w:r w:rsidR="00953C31" w:rsidRPr="00FE4109">
        <w:t xml:space="preserve"> are met.</w:t>
      </w:r>
    </w:p>
    <w:p w:rsidR="00A83126" w:rsidRPr="00FE4109" w:rsidRDefault="0014092A" w:rsidP="00A83126">
      <w:pPr>
        <w:pStyle w:val="StandardErstzeileneinzug"/>
      </w:pPr>
      <w:r w:rsidRPr="00FE4109">
        <w:t xml:space="preserve">The </w:t>
      </w:r>
      <w:r w:rsidRPr="00FE4109">
        <w:rPr>
          <w:smallCaps/>
        </w:rPr>
        <w:t>Information Filtering</w:t>
      </w:r>
      <w:r w:rsidRPr="00FE4109">
        <w:t xml:space="preserve"> </w:t>
      </w:r>
      <w:r w:rsidR="00BB4C07" w:rsidRPr="00FE4109">
        <w:t xml:space="preserve">pattern exists </w:t>
      </w:r>
      <w:r w:rsidRPr="00FE4109">
        <w:t xml:space="preserve">in a class which performs actions according to different levels of proximity </w:t>
      </w:r>
      <w:r w:rsidR="00667CFE">
        <w:t>to the user</w:t>
      </w:r>
      <w:r w:rsidR="00B07299" w:rsidRPr="00FE4109">
        <w:t xml:space="preserve">, </w:t>
      </w:r>
      <w:r w:rsidR="00BB4C07" w:rsidRPr="00FE4109">
        <w:t>as the author believes information filtering to be too application-dependent to be satisfactorily combined into a single generic class</w:t>
      </w:r>
      <w:r w:rsidRPr="00FE4109">
        <w:t xml:space="preserve">. </w:t>
      </w:r>
      <w:r w:rsidR="0067009A" w:rsidRPr="00FE4109">
        <w:t xml:space="preserve">Being 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E37B65" w:rsidRPr="00FE4109" w:rsidRDefault="00E37B65" w:rsidP="00AC7AE3">
      <w:pPr>
        <w:pStyle w:val="StandardErstzeileneinzug"/>
        <w:ind w:firstLine="0"/>
        <w:jc w:val="center"/>
      </w:pPr>
      <w:r w:rsidRPr="00FE4109">
        <w:rPr>
          <w:noProof/>
          <w:lang w:val="de-DE"/>
        </w:rPr>
        <w:drawing>
          <wp:inline distT="0" distB="0" distL="0" distR="0" wp14:anchorId="1E997333" wp14:editId="7FE51F4D">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000A0992">
        <w:rPr>
          <w:noProof/>
          <w:lang w:val="en-US"/>
        </w:rPr>
        <w:t>2</w:t>
      </w:r>
      <w:r w:rsidR="00D72E8C" w:rsidRPr="00FE4109">
        <w:rPr>
          <w:noProof/>
          <w:lang w:val="en-US"/>
        </w:rPr>
        <w:fldChar w:fldCharType="end"/>
      </w:r>
      <w:r w:rsidRPr="00FE4109">
        <w:rPr>
          <w:lang w:val="en-US"/>
        </w:rPr>
        <w:t>:</w:t>
      </w:r>
      <w:r w:rsidRPr="00FE4109">
        <w:rPr>
          <w:noProof/>
          <w:lang w:val="en-US"/>
        </w:rPr>
        <w:t xml:space="preserve"> Environmental Requirements</w:t>
      </w:r>
    </w:p>
    <w:p w:rsidR="00264789" w:rsidRPr="00FE4109" w:rsidRDefault="00264789" w:rsidP="00BB35FF">
      <w:pPr>
        <w:pStyle w:val="berschrift1"/>
      </w:pPr>
      <w:bookmarkStart w:id="35" w:name="_Toc473653411"/>
      <w:r w:rsidRPr="00FE4109">
        <w:t>Conclusion</w:t>
      </w:r>
      <w:bookmarkEnd w:id="35"/>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mechanisms in the Unity game engine.</w:t>
      </w:r>
    </w:p>
    <w:p w:rsidR="00C569D8" w:rsidRPr="00FE4109" w:rsidRDefault="00C569D8" w:rsidP="00C569D8">
      <w:pPr>
        <w:pStyle w:val="StandardErstzeileneinzug"/>
      </w:pPr>
      <w:r w:rsidRPr="00FE4109">
        <w:t>The work performed in this thesis could be expanded in several ways. The patterns listed only cover a fraction of AR interactions, as the scope was limited to user interaction and usability with the Microsoft HoloLens, and even under these limitations is likely not complete. In addition, not all of the patterns are covered in the software application. Although 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lastRenderedPageBreak/>
        <w:t xml:space="preserve">Despite coming from a game design background, the </w:t>
      </w:r>
      <w:r w:rsidR="004E57B8" w:rsidRPr="00FE4109">
        <w:t xml:space="preserve">patterns </w:t>
      </w:r>
      <w:r w:rsidRPr="00FE4109">
        <w:t xml:space="preserve">described and the software developed could be used in other Augmented Reality </w:t>
      </w:r>
      <w:r w:rsidR="00667CFE">
        <w:t>contexts</w:t>
      </w:r>
      <w:r w:rsidRPr="00FE4109">
        <w:t xml:space="preserve"> such as the commercial applications mentioned in section 2.1.3.1 or more general expertise transfer applications like the WEKIT project. </w:t>
      </w:r>
    </w:p>
    <w:p w:rsidR="00024818" w:rsidRPr="00FE4109" w:rsidRDefault="00024818" w:rsidP="00024818">
      <w:pPr>
        <w:pStyle w:val="StandardErstzeileneinzug"/>
      </w:pPr>
      <w:r w:rsidRPr="00FE4109">
        <w:t xml:space="preserve">Augmented Reality as a field is only starting to be integrated into the mainstream and new technologies and approaches have the potential to fundamentally change it as the HoloLens promises. </w:t>
      </w:r>
    </w:p>
    <w:p w:rsidR="00FE68DC" w:rsidRPr="00FE4109" w:rsidRDefault="00FE68DC" w:rsidP="00BB35FF">
      <w:pPr>
        <w:pStyle w:val="berschrift1"/>
      </w:pPr>
      <w:bookmarkStart w:id="36" w:name="_Toc473653412"/>
      <w:r w:rsidRPr="00FE4109">
        <w:t>References</w:t>
      </w:r>
      <w:bookmarkEnd w:id="36"/>
    </w:p>
    <w:p w:rsidR="003350FF" w:rsidRPr="003350FF" w:rsidRDefault="006B7192" w:rsidP="003350FF">
      <w:pPr>
        <w:widowControl w:val="0"/>
        <w:autoSpaceDE w:val="0"/>
        <w:autoSpaceDN w:val="0"/>
        <w:adjustRightInd w:val="0"/>
        <w:ind w:left="480" w:hanging="480"/>
        <w:rPr>
          <w:noProof/>
          <w:szCs w:val="24"/>
        </w:rPr>
      </w:pPr>
      <w:r w:rsidRPr="00FE4109">
        <w:rPr>
          <w:lang w:val="en-US"/>
        </w:rPr>
        <w:fldChar w:fldCharType="begin" w:fldLock="1"/>
      </w:r>
      <w:r w:rsidRPr="00976BAA">
        <w:rPr>
          <w:lang w:val="es-ES_tradnl"/>
        </w:rPr>
        <w:instrText xml:space="preserve">ADDIN Mendeley Bibliography CSL_BIBLIOGRAPHY </w:instrText>
      </w:r>
      <w:r w:rsidRPr="00FE4109">
        <w:rPr>
          <w:lang w:val="en-US"/>
        </w:rPr>
        <w:fldChar w:fldCharType="separate"/>
      </w:r>
      <w:r w:rsidR="003350FF" w:rsidRPr="003350FF">
        <w:rPr>
          <w:noProof/>
          <w:szCs w:val="24"/>
        </w:rPr>
        <w:t xml:space="preserve">Antonaci, A., Klemke, R., &amp; Specht, M. (2015). Towards Design Patterns for Augmented Reality Serious Games. In </w:t>
      </w:r>
      <w:r w:rsidR="003350FF" w:rsidRPr="003350FF">
        <w:rPr>
          <w:i/>
          <w:iCs/>
          <w:noProof/>
          <w:szCs w:val="24"/>
        </w:rPr>
        <w:t>The Mobile Learning Voyage - From Small Ripples to Massive Open Waters</w:t>
      </w:r>
      <w:r w:rsidR="003350FF" w:rsidRPr="003350FF">
        <w:rPr>
          <w:noProof/>
          <w:szCs w:val="24"/>
        </w:rPr>
        <w:t xml:space="preserve"> (pp. 273–282). https://doi.org/10.1007/978-3-319-25684-9_20</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Asobo Studio. (2016a). Fragments. Redmond, WA: Microsoft.</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Asobo Studio. (2016b). Young Conker. Redmond, WA: Microsoft.</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Azuma, R. T. (1997). A Survey of Augmented Reality. </w:t>
      </w:r>
      <w:r w:rsidRPr="003350FF">
        <w:rPr>
          <w:i/>
          <w:iCs/>
          <w:noProof/>
          <w:szCs w:val="24"/>
        </w:rPr>
        <w:t>Presence: Teleoperators and Virtual Environments</w:t>
      </w:r>
      <w:r w:rsidRPr="003350FF">
        <w:rPr>
          <w:noProof/>
          <w:szCs w:val="24"/>
        </w:rPr>
        <w:t xml:space="preserve">, </w:t>
      </w:r>
      <w:r w:rsidRPr="003350FF">
        <w:rPr>
          <w:i/>
          <w:iCs/>
          <w:noProof/>
          <w:szCs w:val="24"/>
        </w:rPr>
        <w:t>6</w:t>
      </w:r>
      <w:r w:rsidRPr="003350FF">
        <w:rPr>
          <w:noProof/>
          <w:szCs w:val="24"/>
        </w:rPr>
        <w:t>(4), 355–385. Retrieved from http://www.dca.fee.unicamp.br/~leopini/DISCIPLINAS/IA369T-22014/Seminarios-entregues/Grupos-Visualização/Visualizacao-Gr-LuisPattam-paperdeapoio-1.pdf</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Azuma, R. T., Baillot, Y., Behringer, R., Feiner, S., Julier, S., &amp; MacIntyre, B. (2001). Recent advances in augmented reality. </w:t>
      </w:r>
      <w:r w:rsidRPr="003350FF">
        <w:rPr>
          <w:i/>
          <w:iCs/>
          <w:noProof/>
          <w:szCs w:val="24"/>
        </w:rPr>
        <w:t>IEEE Computer Graphics and Applications</w:t>
      </w:r>
      <w:r w:rsidRPr="003350FF">
        <w:rPr>
          <w:noProof/>
          <w:szCs w:val="24"/>
        </w:rPr>
        <w:t xml:space="preserve">, </w:t>
      </w:r>
      <w:r w:rsidRPr="003350FF">
        <w:rPr>
          <w:i/>
          <w:iCs/>
          <w:noProof/>
          <w:szCs w:val="24"/>
        </w:rPr>
        <w:t>21</w:t>
      </w:r>
      <w:r w:rsidRPr="003350FF">
        <w:rPr>
          <w:noProof/>
          <w:szCs w:val="24"/>
        </w:rPr>
        <w:t>(6), 34–47. https://doi.org/10.4061/2011/908468</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Bauer, S., Wasza, J., Haase, S., Marosi, N., &amp; Hornegger, J. (2011). Multi-modal Surface Registration for Markerless Initial Patient Setup in Radiation Therapy using Microsoft’s Kinect Sensor. In </w:t>
      </w:r>
      <w:r w:rsidRPr="003350FF">
        <w:rPr>
          <w:i/>
          <w:iCs/>
          <w:noProof/>
          <w:szCs w:val="24"/>
        </w:rPr>
        <w:t>Proc. IEEE Workshop on Consumer Depth Cameras for Computer Vision (CDC4CV)</w:t>
      </w:r>
      <w:r w:rsidRPr="003350FF">
        <w:rPr>
          <w:noProof/>
          <w:szCs w:val="24"/>
        </w:rPr>
        <w:t xml:space="preserve"> (pp. 1175–1181). IEEE Press. Retrieved from http://www5.informatik.uni-erlangen.de/Forschung/Publikationen/2011/Bauer11-MSR.pdf</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Benko, H., Holz, C., Sinclair, M., &amp; Ofek, E. (2016). NormalTouch and TextureTouch : High-fidelity 3D Haptic Shape Rendering on Handheld Virtual Reality Controllers. In </w:t>
      </w:r>
      <w:r w:rsidRPr="003350FF">
        <w:rPr>
          <w:i/>
          <w:iCs/>
          <w:noProof/>
          <w:szCs w:val="24"/>
        </w:rPr>
        <w:t>Proceedings of the 29th Annual Symposium on User Interface Software and Technology</w:t>
      </w:r>
      <w:r w:rsidRPr="003350FF">
        <w:rPr>
          <w:noProof/>
          <w:szCs w:val="24"/>
        </w:rPr>
        <w:t xml:space="preserve"> (pp. 717–728). ACM. https://doi.org/10.1145/2984511.2984526</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Biocca, F. A., &amp; Rolland, J. P. (1998). Virtual Eyes Can Rearrange Your Body: Adaptation to Visual Displacement in See-Through, Head-Mounted Displays. </w:t>
      </w:r>
      <w:r w:rsidRPr="003350FF">
        <w:rPr>
          <w:i/>
          <w:iCs/>
          <w:noProof/>
          <w:szCs w:val="24"/>
        </w:rPr>
        <w:t>Presence: Teleoperators and Virtual Environments</w:t>
      </w:r>
      <w:r w:rsidRPr="003350FF">
        <w:rPr>
          <w:noProof/>
          <w:szCs w:val="24"/>
        </w:rPr>
        <w:t xml:space="preserve">, </w:t>
      </w:r>
      <w:r w:rsidRPr="003350FF">
        <w:rPr>
          <w:i/>
          <w:iCs/>
          <w:noProof/>
          <w:szCs w:val="24"/>
        </w:rPr>
        <w:t>7</w:t>
      </w:r>
      <w:r w:rsidRPr="003350FF">
        <w:rPr>
          <w:noProof/>
          <w:szCs w:val="24"/>
        </w:rPr>
        <w:t xml:space="preserve">(3), 262–277. Retrieved from </w:t>
      </w:r>
      <w:r w:rsidRPr="003350FF">
        <w:rPr>
          <w:noProof/>
          <w:szCs w:val="24"/>
        </w:rPr>
        <w:lastRenderedPageBreak/>
        <w:t>http://citeseerx.ist.psu.edu/viewdoc/download?doi=10.1.1.541.8417&amp;rep=rep1&amp;type=pdf</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Björk, S., &amp; Holopainen, J. (2004). </w:t>
      </w:r>
      <w:r w:rsidRPr="003350FF">
        <w:rPr>
          <w:i/>
          <w:iCs/>
          <w:noProof/>
          <w:szCs w:val="24"/>
        </w:rPr>
        <w:t>Patterns in Game Design</w:t>
      </w:r>
      <w:r w:rsidRPr="003350FF">
        <w:rPr>
          <w:noProof/>
          <w:szCs w:val="24"/>
        </w:rPr>
        <w:t xml:space="preserve"> (1st ed.). Hingham, MA: Charles River Media.</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Björk, S., Lundgren, S., &amp; Holopainen, J. (2003). Game Design Patterns. In </w:t>
      </w:r>
      <w:r w:rsidRPr="003350FF">
        <w:rPr>
          <w:i/>
          <w:iCs/>
          <w:noProof/>
          <w:szCs w:val="24"/>
        </w:rPr>
        <w:t>Level Up: Digital Games Research Conference 2003</w:t>
      </w:r>
      <w:r w:rsidRPr="003350FF">
        <w:rPr>
          <w:noProof/>
          <w:szCs w:val="24"/>
        </w:rPr>
        <w:t>. Retrieved from http://citeseerx.ist.psu.edu/viewdoc/download?doi=10.1.1.10.4097&amp;rep=rep1&amp;type=pdf</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Borchers, J. O. (2001). A Pattern Approach to Interaction Design. </w:t>
      </w:r>
      <w:r w:rsidRPr="003350FF">
        <w:rPr>
          <w:i/>
          <w:iCs/>
          <w:noProof/>
          <w:szCs w:val="24"/>
        </w:rPr>
        <w:t>AI &amp; Society</w:t>
      </w:r>
      <w:r w:rsidRPr="003350FF">
        <w:rPr>
          <w:noProof/>
          <w:szCs w:val="24"/>
        </w:rPr>
        <w:t xml:space="preserve">, </w:t>
      </w:r>
      <w:r w:rsidRPr="003350FF">
        <w:rPr>
          <w:i/>
          <w:iCs/>
          <w:noProof/>
          <w:szCs w:val="24"/>
        </w:rPr>
        <w:t>15</w:t>
      </w:r>
      <w:r w:rsidRPr="003350FF">
        <w:rPr>
          <w:noProof/>
          <w:szCs w:val="24"/>
        </w:rPr>
        <w:t>(4), 359–376. Retrieved from https://guzdial.cc.gatech.edu/hci-seminar/uploads/1/BorchersInteractionPatterns.pdf</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Bower, M., Howe, C., McCredie, N., Robinson, A., &amp; Grover, D. (2014). Augmented Reality in education – cases, places and potentials. </w:t>
      </w:r>
      <w:r w:rsidRPr="003350FF">
        <w:rPr>
          <w:i/>
          <w:iCs/>
          <w:noProof/>
          <w:szCs w:val="24"/>
        </w:rPr>
        <w:t>Educational Media International</w:t>
      </w:r>
      <w:r w:rsidRPr="003350FF">
        <w:rPr>
          <w:noProof/>
          <w:szCs w:val="24"/>
        </w:rPr>
        <w:t xml:space="preserve">, </w:t>
      </w:r>
      <w:r w:rsidRPr="003350FF">
        <w:rPr>
          <w:i/>
          <w:iCs/>
          <w:noProof/>
          <w:szCs w:val="24"/>
        </w:rPr>
        <w:t>51</w:t>
      </w:r>
      <w:r w:rsidRPr="003350FF">
        <w:rPr>
          <w:noProof/>
          <w:szCs w:val="24"/>
        </w:rPr>
        <w:t>(1), 1–15. https://doi.org/10.1080/09523987.2014.889400</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Calo, R., Denning, T., Friedman, B., Kohno, T., Magassa, L., McReynolds, E., … Woo, J. (2015). Augmented Reality: A Technology and Policy Primer. Retrieved from http://techpolicylab.org/wp-content/uploads/2016/02/Augmented_Reality_Primer-TechPolicyLab.pdf</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Chandler, D., &amp; Munday, R. (2011). augmented reality. In </w:t>
      </w:r>
      <w:r w:rsidRPr="003350FF">
        <w:rPr>
          <w:i/>
          <w:iCs/>
          <w:noProof/>
          <w:szCs w:val="24"/>
        </w:rPr>
        <w:t>A Dictionary of Media and Communication</w:t>
      </w:r>
      <w:r w:rsidRPr="003350FF">
        <w:rPr>
          <w:noProof/>
          <w:szCs w:val="24"/>
        </w:rPr>
        <w:t>. Oxford University Press. Retrieved from http://www.oxfordreference.com/view/10.1093/acref/9780199568758.001.0001/acref-9780199568758-e-0171</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Crecente, B. (2016). Pokémon Go breaks iTunes record, Apple confirms. Retrieved December 27, 2016, from http://www.polygon.com/2016/7/22/12258490/pokemon-go-itunes-record-apple-confirms</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Dasarathy, B. V. (1997). Sensor fusion potential exploitation-innovative architectures and illustrative applications. </w:t>
      </w:r>
      <w:r w:rsidRPr="003350FF">
        <w:rPr>
          <w:i/>
          <w:iCs/>
          <w:noProof/>
          <w:szCs w:val="24"/>
        </w:rPr>
        <w:t>Proceedings of the IEEE</w:t>
      </w:r>
      <w:r w:rsidRPr="003350FF">
        <w:rPr>
          <w:noProof/>
          <w:szCs w:val="24"/>
        </w:rPr>
        <w:t xml:space="preserve">, </w:t>
      </w:r>
      <w:r w:rsidRPr="003350FF">
        <w:rPr>
          <w:i/>
          <w:iCs/>
          <w:noProof/>
          <w:szCs w:val="24"/>
        </w:rPr>
        <w:t>85</w:t>
      </w:r>
      <w:r w:rsidRPr="003350FF">
        <w:rPr>
          <w:noProof/>
          <w:szCs w:val="24"/>
        </w:rPr>
        <w:t>(1), 24–38. https://doi.org/10.1109/5.554206</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Dede, C. (2009). Immersive Interfaces for Engagement and Learning. </w:t>
      </w:r>
      <w:r w:rsidRPr="003350FF">
        <w:rPr>
          <w:i/>
          <w:iCs/>
          <w:noProof/>
          <w:szCs w:val="24"/>
        </w:rPr>
        <w:t>Science</w:t>
      </w:r>
      <w:r w:rsidRPr="003350FF">
        <w:rPr>
          <w:noProof/>
          <w:szCs w:val="24"/>
        </w:rPr>
        <w:t xml:space="preserve">, </w:t>
      </w:r>
      <w:r w:rsidRPr="003350FF">
        <w:rPr>
          <w:i/>
          <w:iCs/>
          <w:noProof/>
          <w:szCs w:val="24"/>
        </w:rPr>
        <w:t>323</w:t>
      </w:r>
      <w:r w:rsidRPr="003350FF">
        <w:rPr>
          <w:noProof/>
          <w:szCs w:val="24"/>
        </w:rPr>
        <w:t>(5910), 66–69. Retrieved from https://pdfs.semanticscholar.org/844a/742b416bf914c3e22e6a0c3d9f7f1d58a185.pdf</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Development overview. (n.d.). Retrieved January 19, 2017, from https://developer.microsoft.com/en-us/windows/holographic/development_overview</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Dunleavy, M. (2014). Design Principles for Augmented Reality Learning. </w:t>
      </w:r>
      <w:r w:rsidRPr="003350FF">
        <w:rPr>
          <w:i/>
          <w:iCs/>
          <w:noProof/>
          <w:szCs w:val="24"/>
        </w:rPr>
        <w:t>TechTrends</w:t>
      </w:r>
      <w:r w:rsidRPr="003350FF">
        <w:rPr>
          <w:noProof/>
          <w:szCs w:val="24"/>
        </w:rPr>
        <w:t xml:space="preserve">, </w:t>
      </w:r>
      <w:r w:rsidRPr="003350FF">
        <w:rPr>
          <w:i/>
          <w:iCs/>
          <w:noProof/>
          <w:szCs w:val="24"/>
        </w:rPr>
        <w:t>58</w:t>
      </w:r>
      <w:r w:rsidRPr="003350FF">
        <w:rPr>
          <w:noProof/>
          <w:szCs w:val="24"/>
        </w:rPr>
        <w:t xml:space="preserve">(1), </w:t>
      </w:r>
      <w:r w:rsidRPr="003350FF">
        <w:rPr>
          <w:noProof/>
          <w:szCs w:val="24"/>
        </w:rPr>
        <w:lastRenderedPageBreak/>
        <w:t>28–34. https://doi.org/10.1007/s11528-013-0717-2</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Dunleavy, M., Dede, C., &amp; Mitchell, R. (2009). Affordances and limitations of immersive participatory augmented reality simulations for teaching and learning. </w:t>
      </w:r>
      <w:r w:rsidRPr="003350FF">
        <w:rPr>
          <w:i/>
          <w:iCs/>
          <w:noProof/>
          <w:szCs w:val="24"/>
        </w:rPr>
        <w:t>Journal of Science Education and Technology</w:t>
      </w:r>
      <w:r w:rsidRPr="003350FF">
        <w:rPr>
          <w:noProof/>
          <w:szCs w:val="24"/>
        </w:rPr>
        <w:t xml:space="preserve">, </w:t>
      </w:r>
      <w:r w:rsidRPr="003350FF">
        <w:rPr>
          <w:i/>
          <w:iCs/>
          <w:noProof/>
          <w:szCs w:val="24"/>
        </w:rPr>
        <w:t>18</w:t>
      </w:r>
      <w:r w:rsidRPr="003350FF">
        <w:rPr>
          <w:noProof/>
          <w:szCs w:val="24"/>
        </w:rPr>
        <w:t>(1), 7–22. https://doi.org/10.1007/s10956-008-9119-1</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Feiner, S., MacIntyre, B., Höllerer, T., &amp; Webster, A. (1997). A Touring Machine: Prototyping 3D Mobile Augmented Reality Systems for Exploring the Urban Environment. </w:t>
      </w:r>
      <w:r w:rsidRPr="003350FF">
        <w:rPr>
          <w:i/>
          <w:iCs/>
          <w:noProof/>
          <w:szCs w:val="24"/>
        </w:rPr>
        <w:t>Personal Technologies</w:t>
      </w:r>
      <w:r w:rsidRPr="003350FF">
        <w:rPr>
          <w:noProof/>
          <w:szCs w:val="24"/>
        </w:rPr>
        <w:t xml:space="preserve">, </w:t>
      </w:r>
      <w:r w:rsidRPr="003350FF">
        <w:rPr>
          <w:i/>
          <w:iCs/>
          <w:noProof/>
          <w:szCs w:val="24"/>
        </w:rPr>
        <w:t>1</w:t>
      </w:r>
      <w:r w:rsidRPr="003350FF">
        <w:rPr>
          <w:noProof/>
          <w:szCs w:val="24"/>
        </w:rPr>
        <w:t>(4), 208–217. Retrieved from https://www.researchgate.net/profile/Blair_Macintyre/publication/221240775_A_Touring_Machine_Prototyping_3D_Mobile_Augmented_Reality_Systems_for_Exploring_the_Urban_Environment/links/0f31753c5290d35949000000.pdf</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FitzGerald, E., Ferguson, R., Adams, A., Gaved, M., Mor, Y., &amp; Thomas, R. (2013). Augmented reality and mobile learning: the state of the art. </w:t>
      </w:r>
      <w:r w:rsidRPr="003350FF">
        <w:rPr>
          <w:i/>
          <w:iCs/>
          <w:noProof/>
          <w:szCs w:val="24"/>
        </w:rPr>
        <w:t>International Journal of Mobile and Blended Learning</w:t>
      </w:r>
      <w:r w:rsidRPr="003350FF">
        <w:rPr>
          <w:noProof/>
          <w:szCs w:val="24"/>
        </w:rPr>
        <w:t xml:space="preserve">, </w:t>
      </w:r>
      <w:r w:rsidRPr="003350FF">
        <w:rPr>
          <w:i/>
          <w:iCs/>
          <w:noProof/>
          <w:szCs w:val="24"/>
        </w:rPr>
        <w:t>5</w:t>
      </w:r>
      <w:r w:rsidRPr="003350FF">
        <w:rPr>
          <w:noProof/>
          <w:szCs w:val="24"/>
        </w:rPr>
        <w:t>(4), 43–58. Retrieved from http://oro.open.ac.uk/38386/8/__userdata_documents4_ctb44_Desktop_FitzGerald paper-IJMBL 5%284%29.pdf</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Fitzgerald, E., Taylor, C., &amp; Craven, M. (2013). To the Castle! A comparison of two audio guides to enable public discovery of historical events. </w:t>
      </w:r>
      <w:r w:rsidRPr="003350FF">
        <w:rPr>
          <w:i/>
          <w:iCs/>
          <w:noProof/>
          <w:szCs w:val="24"/>
        </w:rPr>
        <w:t>Personal and Ubiquitous Computing</w:t>
      </w:r>
      <w:r w:rsidRPr="003350FF">
        <w:rPr>
          <w:noProof/>
          <w:szCs w:val="24"/>
        </w:rPr>
        <w:t xml:space="preserve">, </w:t>
      </w:r>
      <w:r w:rsidRPr="003350FF">
        <w:rPr>
          <w:i/>
          <w:iCs/>
          <w:noProof/>
          <w:szCs w:val="24"/>
        </w:rPr>
        <w:t>17</w:t>
      </w:r>
      <w:r w:rsidRPr="003350FF">
        <w:rPr>
          <w:noProof/>
          <w:szCs w:val="24"/>
        </w:rPr>
        <w:t>(4), 749–760. https://doi.org/10.1007/s00779-012-0624-0</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Furmanski, C., Azuma, R. T., &amp; Daily, M. (2002). Augmented-reality visualizations guided by cognition: Perceptual heuristics for combining visible and obscured information. In </w:t>
      </w:r>
      <w:r w:rsidRPr="003350FF">
        <w:rPr>
          <w:i/>
          <w:iCs/>
          <w:noProof/>
          <w:szCs w:val="24"/>
        </w:rPr>
        <w:t>Proceedings of the International Symposium on Mixed and Augmented Reality (ISMAR’02)</w:t>
      </w:r>
      <w:r w:rsidRPr="003350FF">
        <w:rPr>
          <w:noProof/>
          <w:szCs w:val="24"/>
        </w:rPr>
        <w:t>. IEEE. https://doi.org/10.1109/ISMAR.2002.1115091</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Henderson, S. J., &amp; Feiner, S. (2009). Evaluating the benefits of augmented reality for task localization in maintenance of an armored personnel carrier turret. In </w:t>
      </w:r>
      <w:r w:rsidRPr="003350FF">
        <w:rPr>
          <w:i/>
          <w:iCs/>
          <w:noProof/>
          <w:szCs w:val="24"/>
        </w:rPr>
        <w:t>IEEE International Symposium on Mixed and Augmented Reality 2009</w:t>
      </w:r>
      <w:r w:rsidRPr="003350FF">
        <w:rPr>
          <w:noProof/>
          <w:szCs w:val="24"/>
        </w:rPr>
        <w:t xml:space="preserve"> (pp. 135–144). IEEE. https://doi.org/10.1109/ISMAR.2009.5336486</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Hol, J. D., Schön, T. B., Gustafsson, F., &amp; Slycke, P. J. (2006). Sensor Fusion for Augmented Reality. In </w:t>
      </w:r>
      <w:r w:rsidRPr="003350FF">
        <w:rPr>
          <w:i/>
          <w:iCs/>
          <w:noProof/>
          <w:szCs w:val="24"/>
        </w:rPr>
        <w:t>2006 9th International Conference on Information Fusion</w:t>
      </w:r>
      <w:r w:rsidRPr="003350FF">
        <w:rPr>
          <w:noProof/>
          <w:szCs w:val="24"/>
        </w:rPr>
        <w:t xml:space="preserve"> (pp. 1–6). IEEE. https://doi.org/10.1109/ICIF.2006.301604</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HoloToolkit. (n.d.). Retrieved January 18, 2017, from https://github.com/Microsoft/HoloToolkit</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Introducing the Microsoft HoloLens Development Edition. (2016). Retrieved December 29, 2016, from https://www.microsoft.com/microsoft-hololens/de-de/development-edition</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lastRenderedPageBreak/>
        <w:t xml:space="preserve">Ishii, H., Wisneski, C., Orbanes, J., Chun, B., &amp; Paradiso, J. (1999). PingPongPlus: design of an athletic-tangible interface for computer-supported cooperative play. In </w:t>
      </w:r>
      <w:r w:rsidRPr="003350FF">
        <w:rPr>
          <w:i/>
          <w:iCs/>
          <w:noProof/>
          <w:szCs w:val="24"/>
        </w:rPr>
        <w:t>Proceedings of the SIGCHI conference on Human factors in computing systems</w:t>
      </w:r>
      <w:r w:rsidRPr="003350FF">
        <w:rPr>
          <w:noProof/>
          <w:szCs w:val="24"/>
        </w:rPr>
        <w:t>. ACM. https://doi.org/http://doi.acm.org/10.1145/302979.303115</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Johnson, D. M., &amp; Wiles, J. (2003). Effective Affective User Interface Design in Games. </w:t>
      </w:r>
      <w:r w:rsidRPr="003350FF">
        <w:rPr>
          <w:i/>
          <w:iCs/>
          <w:noProof/>
          <w:szCs w:val="24"/>
        </w:rPr>
        <w:t>Ergonomics</w:t>
      </w:r>
      <w:r w:rsidRPr="003350FF">
        <w:rPr>
          <w:noProof/>
          <w:szCs w:val="24"/>
        </w:rPr>
        <w:t xml:space="preserve">, </w:t>
      </w:r>
      <w:r w:rsidRPr="003350FF">
        <w:rPr>
          <w:i/>
          <w:iCs/>
          <w:noProof/>
          <w:szCs w:val="24"/>
        </w:rPr>
        <w:t>46</w:t>
      </w:r>
      <w:r w:rsidRPr="003350FF">
        <w:rPr>
          <w:noProof/>
          <w:szCs w:val="24"/>
        </w:rPr>
        <w:t>(13/14), 1332–1345. Retrieved from http://eprints.qut.edu.au/6693/1/6693.pdf</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Johnson, L., Adams Becker, S., Cummins, M., Estrada, V., Freeman, A., &amp; Hall, C. (2016). </w:t>
      </w:r>
      <w:r w:rsidRPr="003350FF">
        <w:rPr>
          <w:i/>
          <w:iCs/>
          <w:noProof/>
          <w:szCs w:val="24"/>
        </w:rPr>
        <w:t>NMC Horizon Report: 2016 Higher Education Edition.</w:t>
      </w:r>
      <w:r w:rsidRPr="003350FF">
        <w:rPr>
          <w:noProof/>
          <w:szCs w:val="24"/>
        </w:rPr>
        <w:t xml:space="preserve"> Austin, Texas: The New Media Consortium. Retrieved from http://cdn.nmc.org/media/2016-nmc-horizon-report-he-EN.pdf</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Johnson, L., Smith, R., Willis, H., Levine, A., &amp; Haywood, K. (2011). </w:t>
      </w:r>
      <w:r w:rsidRPr="003350FF">
        <w:rPr>
          <w:i/>
          <w:iCs/>
          <w:noProof/>
          <w:szCs w:val="24"/>
        </w:rPr>
        <w:t>The 2011 Horizon Report</w:t>
      </w:r>
      <w:r w:rsidRPr="003350FF">
        <w:rPr>
          <w:noProof/>
          <w:szCs w:val="24"/>
        </w:rPr>
        <w:t>. Austin, Texas: The New Media Consortium. Retrieved from http://www.nmc.org/pdf/2011-Horizon-Report.pdf</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Julier, S., Lanzagorta, M., Baillot, Y., Rosenblum, L., Feiner, S., Höllerer, T., &amp; Sestito, S. (2000). Information filtering for mobile augmented reality. In </w:t>
      </w:r>
      <w:r w:rsidRPr="003350FF">
        <w:rPr>
          <w:i/>
          <w:iCs/>
          <w:noProof/>
          <w:szCs w:val="24"/>
        </w:rPr>
        <w:t>Proceedings - IEEE and ACM International Symposium on Augmented Reality, ISAR 2000</w:t>
      </w:r>
      <w:r w:rsidRPr="003350FF">
        <w:rPr>
          <w:noProof/>
          <w:szCs w:val="24"/>
        </w:rPr>
        <w:t xml:space="preserve"> (pp. 3–11). IEEE. https://doi.org/10.1109/ISAR.2000.880917</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Kreimeier, B. (2002). The Case For Game Design Patterns. Retrieved December 14, 2016, from http://www.gamasutra.com/view/feature/4261/the_case_for</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Kruijff, E., Swan II, J. E., &amp; Feiner, S. (2010). Perceptual Issues in Augmented Reality Revisited. Retrieved from http://www.icg.tu-graz.ac.at/Members/kruijff/perceptual_issues_AR.pdf</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Lamantia, J. (2009). Inside Out: Interaction Design for Augmented Reality. Retrieved December 19, 2016, from http://www.uxmatters.com/mt/archives/2009/08/inside-out-interaction-design-for-augmented-reality.php</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Lundgren, S., &amp; Björk, S. (2003). Game Mechanics: Describing Computer-Augmented Games in Terms of Interaction. In </w:t>
      </w:r>
      <w:r w:rsidRPr="003350FF">
        <w:rPr>
          <w:i/>
          <w:iCs/>
          <w:noProof/>
          <w:szCs w:val="24"/>
        </w:rPr>
        <w:t>Proceedings of TIDSE ’03</w:t>
      </w:r>
      <w:r w:rsidRPr="003350FF">
        <w:rPr>
          <w:noProof/>
          <w:szCs w:val="24"/>
        </w:rPr>
        <w:t>. Retrieved from http://www.cse.chalmers.se/research/group/idc/publication/pdf/lundgren_bjork_game_mechanics.pdf</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Mattern, F., &amp; Floerkemeier, C. (2010). From the Internet of Computers to the Internet of Things. In K. Sachs, I. Petrov, &amp; P. Guerrero (Eds.), </w:t>
      </w:r>
      <w:r w:rsidRPr="003350FF">
        <w:rPr>
          <w:i/>
          <w:iCs/>
          <w:noProof/>
          <w:szCs w:val="24"/>
        </w:rPr>
        <w:t>From Active Data Management to Event-Based Systems and More (Lecture Notes in Computer Science, 6462)</w:t>
      </w:r>
      <w:r w:rsidRPr="003350FF">
        <w:rPr>
          <w:noProof/>
          <w:szCs w:val="24"/>
        </w:rPr>
        <w:t xml:space="preserve"> (pp. 242–</w:t>
      </w:r>
      <w:r w:rsidRPr="003350FF">
        <w:rPr>
          <w:noProof/>
          <w:szCs w:val="24"/>
        </w:rPr>
        <w:lastRenderedPageBreak/>
        <w:t>259). Springer Berlin Heidelberg. Retrieved from http://ruangbacafmipa.staff.ub.ac.id/files/2012/02/ebooksclub.org__From_Active_Data_Management_to_Event_Based_Systems_and_More.pdf#page=258</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McGee, K. (2007). Patterns and Computer Game Design Innovation. In </w:t>
      </w:r>
      <w:r w:rsidRPr="003350FF">
        <w:rPr>
          <w:i/>
          <w:iCs/>
          <w:noProof/>
          <w:szCs w:val="24"/>
        </w:rPr>
        <w:t>Proceedings of the 4th Australasian conference on Interactive entertainment</w:t>
      </w:r>
      <w:r w:rsidRPr="003350FF">
        <w:rPr>
          <w:noProof/>
          <w:szCs w:val="24"/>
        </w:rPr>
        <w:t>. RMIT University. Retrieved from http://citeseerx.ist.psu.edu/viewdoc/download?doi=10.1.1.90.29&amp;rep=rep1&amp;type=pdf</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Microsoft. (2016). RoboRaid. Redmond, WA: Microsoft.</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Milgram, P., &amp; Kishino, F. (1994). Taxonomy of mixed reality visual displays. </w:t>
      </w:r>
      <w:r w:rsidRPr="003350FF">
        <w:rPr>
          <w:i/>
          <w:iCs/>
          <w:noProof/>
          <w:szCs w:val="24"/>
        </w:rPr>
        <w:t>IEICE Transactions on Information and Systems</w:t>
      </w:r>
      <w:r w:rsidRPr="003350FF">
        <w:rPr>
          <w:noProof/>
          <w:szCs w:val="24"/>
        </w:rPr>
        <w:t xml:space="preserve">, </w:t>
      </w:r>
      <w:r w:rsidRPr="003350FF">
        <w:rPr>
          <w:i/>
          <w:iCs/>
          <w:noProof/>
          <w:szCs w:val="24"/>
        </w:rPr>
        <w:t>77</w:t>
      </w:r>
      <w:r w:rsidRPr="003350FF">
        <w:rPr>
          <w:noProof/>
          <w:szCs w:val="24"/>
        </w:rPr>
        <w:t>(12), 1321–1329. Retrieved from https://cs.gmu.edu/~zduric/cs499/Readings/r76JBo-Milgram_IEICE_1994.pdf</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Mulloni, A., Dünser, A., &amp; Schmalstieg, D. (2010). Zooming Interfaces for Augmented Reality Browsers. In </w:t>
      </w:r>
      <w:r w:rsidRPr="003350FF">
        <w:rPr>
          <w:i/>
          <w:iCs/>
          <w:noProof/>
          <w:szCs w:val="24"/>
        </w:rPr>
        <w:t>Proceedings of the 12th international conference on Human computer interaction with mobile devices and services</w:t>
      </w:r>
      <w:r w:rsidRPr="003350FF">
        <w:rPr>
          <w:noProof/>
          <w:szCs w:val="24"/>
        </w:rPr>
        <w:t xml:space="preserve"> (pp. 161–170). New York: ACM. https://doi.org/10.1145/1851600.1851629</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Munnerley, D., Bacon, M., Wilson, A., Steele, J., Hedberg, J., &amp; Fitzgerald, R. (2012). Confronting an augmented reality. </w:t>
      </w:r>
      <w:r w:rsidRPr="003350FF">
        <w:rPr>
          <w:i/>
          <w:iCs/>
          <w:noProof/>
          <w:szCs w:val="24"/>
        </w:rPr>
        <w:t>Research in Lerning Technology</w:t>
      </w:r>
      <w:r w:rsidRPr="003350FF">
        <w:rPr>
          <w:noProof/>
          <w:szCs w:val="24"/>
        </w:rPr>
        <w:t xml:space="preserve">, </w:t>
      </w:r>
      <w:r w:rsidRPr="003350FF">
        <w:rPr>
          <w:i/>
          <w:iCs/>
          <w:noProof/>
          <w:szCs w:val="24"/>
        </w:rPr>
        <w:t>20</w:t>
      </w:r>
      <w:r w:rsidRPr="003350FF">
        <w:rPr>
          <w:noProof/>
          <w:szCs w:val="24"/>
        </w:rPr>
        <w:t>, 39–48. https://doi.org/10.3402/rlt.v20i0.19189</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Niantic. (2013). Ingress. San Francisco, CA: Niantic.</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Niantic. (2016). Pokémon GO. San Francisco, CA: Niantic.</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Nilsson, S., Johansson, B., &amp; Jönsson, A. (2009). Using AR to support cross-organisational collaboration in dynamic tasks. In </w:t>
      </w:r>
      <w:r w:rsidRPr="003350FF">
        <w:rPr>
          <w:i/>
          <w:iCs/>
          <w:noProof/>
          <w:szCs w:val="24"/>
        </w:rPr>
        <w:t>In Proceedings of the 8th IEEE International Symposium on Mixed and Augmented Reality, ISMAR</w:t>
      </w:r>
      <w:r w:rsidRPr="003350FF">
        <w:rPr>
          <w:noProof/>
          <w:szCs w:val="24"/>
        </w:rPr>
        <w:t xml:space="preserve"> (pp. 3–12). Washington, DC: IEEE Computer Society. https://doi.org/10.1109/ISMAR.2009.5336522</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Olshannikova, E., Ometov, A., Koucheryavy, Y., &amp; Olsson, T. (2015). Visualizing Big Data with augmented and virtual reality: challenges and research agenda. </w:t>
      </w:r>
      <w:r w:rsidRPr="003350FF">
        <w:rPr>
          <w:i/>
          <w:iCs/>
          <w:noProof/>
          <w:szCs w:val="24"/>
        </w:rPr>
        <w:t>Journal of Big Data</w:t>
      </w:r>
      <w:r w:rsidRPr="003350FF">
        <w:rPr>
          <w:noProof/>
          <w:szCs w:val="24"/>
        </w:rPr>
        <w:t xml:space="preserve">, </w:t>
      </w:r>
      <w:r w:rsidRPr="003350FF">
        <w:rPr>
          <w:i/>
          <w:iCs/>
          <w:noProof/>
          <w:szCs w:val="24"/>
        </w:rPr>
        <w:t>2</w:t>
      </w:r>
      <w:r w:rsidRPr="003350FF">
        <w:rPr>
          <w:noProof/>
          <w:szCs w:val="24"/>
        </w:rPr>
        <w:t>(1). https://doi.org/10.1186/s40537-015-0031-2</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Papagiannakis, G., Singh, G., &amp; Magnenat-Thalmann, N. (2008). A survey of mobile and wireless technologies for augmented reality systems. Retrieved from http://calhoun.nps.edu/bitstream/handle/10945/41253/Singh_d912f5075af50e0812_2008.pdf?sequence=1</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Radu, I. (2014). Augmented reality in education: a meta-review and cross-media analysis. </w:t>
      </w:r>
      <w:r w:rsidRPr="003350FF">
        <w:rPr>
          <w:i/>
          <w:iCs/>
          <w:noProof/>
          <w:szCs w:val="24"/>
        </w:rPr>
        <w:t>Personal and Ubiquitous Computing</w:t>
      </w:r>
      <w:r w:rsidRPr="003350FF">
        <w:rPr>
          <w:noProof/>
          <w:szCs w:val="24"/>
        </w:rPr>
        <w:t xml:space="preserve">, </w:t>
      </w:r>
      <w:r w:rsidRPr="003350FF">
        <w:rPr>
          <w:i/>
          <w:iCs/>
          <w:noProof/>
          <w:szCs w:val="24"/>
        </w:rPr>
        <w:t>18</w:t>
      </w:r>
      <w:r w:rsidRPr="003350FF">
        <w:rPr>
          <w:noProof/>
          <w:szCs w:val="24"/>
        </w:rPr>
        <w:t>(6), 1533–1543. https://doi.org/10.1007/s00779-</w:t>
      </w:r>
      <w:r w:rsidRPr="003350FF">
        <w:rPr>
          <w:noProof/>
          <w:szCs w:val="24"/>
        </w:rPr>
        <w:lastRenderedPageBreak/>
        <w:t>013-0747-y</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Robinett, W. (1992). Synthetic experience: a proposed taxonomy. </w:t>
      </w:r>
      <w:r w:rsidRPr="003350FF">
        <w:rPr>
          <w:i/>
          <w:iCs/>
          <w:noProof/>
          <w:szCs w:val="24"/>
        </w:rPr>
        <w:t>Presence: Teleoperators and Virtual Environments</w:t>
      </w:r>
      <w:r w:rsidRPr="003350FF">
        <w:rPr>
          <w:noProof/>
          <w:szCs w:val="24"/>
        </w:rPr>
        <w:t xml:space="preserve">, </w:t>
      </w:r>
      <w:r w:rsidRPr="003350FF">
        <w:rPr>
          <w:i/>
          <w:iCs/>
          <w:noProof/>
          <w:szCs w:val="24"/>
        </w:rPr>
        <w:t>1</w:t>
      </w:r>
      <w:r w:rsidRPr="003350FF">
        <w:rPr>
          <w:noProof/>
          <w:szCs w:val="24"/>
        </w:rPr>
        <w:t>(2), 229–247.</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Schall, G., Wagner, D., Reitmayr, G., Taichmann, E., Wieser, M., Schmalstieg, D., &amp; Hofmann-Wellenhof, B. (2009). Global Pose Estimation using Multi-Sensor Fusion for Outdoor Augmented Reality. In </w:t>
      </w:r>
      <w:r w:rsidRPr="003350FF">
        <w:rPr>
          <w:i/>
          <w:iCs/>
          <w:noProof/>
          <w:szCs w:val="24"/>
        </w:rPr>
        <w:t>Proceedings of the 2009 8th IEEE International Symposium on Mixed and Augmented Reality</w:t>
      </w:r>
      <w:r w:rsidRPr="003350FF">
        <w:rPr>
          <w:noProof/>
          <w:szCs w:val="24"/>
        </w:rPr>
        <w:t xml:space="preserve"> (pp. 153–162). Retrieved from http://citeseerx.ist.psu.edu/viewdoc/download?doi=10.1.1.156.6860&amp;rep=rep1&amp;type=pdf</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Schmitz, B., Specht, M., &amp; Klemke, R. (2012). An Analysis of the Educational Potential of Augmented Reality Games for Learning. In M. Specht, J. Multisilta, &amp; M. Sharples (Eds.), </w:t>
      </w:r>
      <w:r w:rsidRPr="003350FF">
        <w:rPr>
          <w:i/>
          <w:iCs/>
          <w:noProof/>
          <w:szCs w:val="24"/>
        </w:rPr>
        <w:t>Proceedings of the 11th World Conference on Mobile and Contextual Learning 2012</w:t>
      </w:r>
      <w:r w:rsidRPr="003350FF">
        <w:rPr>
          <w:noProof/>
          <w:szCs w:val="24"/>
        </w:rPr>
        <w:t xml:space="preserve"> (pp. 140–147). Retrieved from http://dspace.ou.nl/handle/1820/4790</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Sensor. (n.d.). Retrieved December 29, 2016, from https://www.merriam-webster.com/dictionary/sensor</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Sharma, P., Wild, F., Klemke, R., Helin, K., &amp; Azam, T. (2016). </w:t>
      </w:r>
      <w:r w:rsidRPr="003350FF">
        <w:rPr>
          <w:i/>
          <w:iCs/>
          <w:noProof/>
          <w:szCs w:val="24"/>
        </w:rPr>
        <w:t>D3.1 Requirement analysis and sensor specifications – First version</w:t>
      </w:r>
      <w:r w:rsidRPr="003350FF">
        <w:rPr>
          <w:noProof/>
          <w:szCs w:val="24"/>
        </w:rPr>
        <w:t>. (F. Wild &amp; P. Sharma, Eds.). Internal WEKIT project document, London.</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Spatial mapping. (n.d.). Retrieved January 4, 2017, from https://developer.microsoft.com/en-us/windows/holographic/spatial_mapping</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Specht, M., Ternier, S., &amp; Greller, W. (2011). Dimensions of Mobile Augmented Reality for Learning: A First Inventory. </w:t>
      </w:r>
      <w:r w:rsidRPr="003350FF">
        <w:rPr>
          <w:i/>
          <w:iCs/>
          <w:noProof/>
          <w:szCs w:val="24"/>
        </w:rPr>
        <w:t>Journal of the Research Center for Educational Technology (RCET)</w:t>
      </w:r>
      <w:r w:rsidRPr="003350FF">
        <w:rPr>
          <w:noProof/>
          <w:szCs w:val="24"/>
        </w:rPr>
        <w:t xml:space="preserve">, </w:t>
      </w:r>
      <w:r w:rsidRPr="003350FF">
        <w:rPr>
          <w:i/>
          <w:iCs/>
          <w:noProof/>
          <w:szCs w:val="24"/>
        </w:rPr>
        <w:t>7</w:t>
      </w:r>
      <w:r w:rsidRPr="003350FF">
        <w:rPr>
          <w:noProof/>
          <w:szCs w:val="24"/>
        </w:rPr>
        <w:t>(1), 117–127. Retrieved from http://rcetj.org/index.php/rcetj/article/viewFile/151/241</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Sutherland, I. E. (1968). A head-mounted three dimensional display. In </w:t>
      </w:r>
      <w:r w:rsidRPr="003350FF">
        <w:rPr>
          <w:i/>
          <w:iCs/>
          <w:noProof/>
          <w:szCs w:val="24"/>
        </w:rPr>
        <w:t>Proceedings of the December 9-11, 1968, fall joint computer conference, part I</w:t>
      </w:r>
      <w:r w:rsidRPr="003350FF">
        <w:rPr>
          <w:noProof/>
          <w:szCs w:val="24"/>
        </w:rPr>
        <w:t xml:space="preserve"> (pp. 757–764). https://doi.org/10.1145/1476589.1476686</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Ternier, S., De Vries, F., Börner, D., &amp; Specht, M. (2012). Mobile augmented reality with audio, supporting fieldwork of Cultural Sciences students in Florence. In G. Eleftherakis, M. Hinchey, &amp; M. Holcombe (Eds.), </w:t>
      </w:r>
      <w:r w:rsidRPr="003350FF">
        <w:rPr>
          <w:i/>
          <w:iCs/>
          <w:noProof/>
          <w:szCs w:val="24"/>
        </w:rPr>
        <w:t>Software Engineering and Formal Methods - Proceedings of 10th International Conference, SEFM 2012</w:t>
      </w:r>
      <w:r w:rsidRPr="003350FF">
        <w:rPr>
          <w:noProof/>
          <w:szCs w:val="24"/>
        </w:rPr>
        <w:t xml:space="preserve"> (pp. 367–379). Springer. Retrieved from http://dspace.ou.nl/handle/1820/5034</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Ternier, S., Klemke, R., Kalz, M., van Ulzen, P., &amp; Specht, M. (2012). ARLearn: Augmented </w:t>
      </w:r>
      <w:r w:rsidRPr="003350FF">
        <w:rPr>
          <w:noProof/>
          <w:szCs w:val="24"/>
        </w:rPr>
        <w:lastRenderedPageBreak/>
        <w:t xml:space="preserve">reality meets augmented virtuality. </w:t>
      </w:r>
      <w:r w:rsidRPr="003350FF">
        <w:rPr>
          <w:i/>
          <w:iCs/>
          <w:noProof/>
          <w:szCs w:val="24"/>
        </w:rPr>
        <w:t>Journal of Universal Computer Science</w:t>
      </w:r>
      <w:r w:rsidRPr="003350FF">
        <w:rPr>
          <w:noProof/>
          <w:szCs w:val="24"/>
        </w:rPr>
        <w:t xml:space="preserve">, </w:t>
      </w:r>
      <w:r w:rsidRPr="003350FF">
        <w:rPr>
          <w:i/>
          <w:iCs/>
          <w:noProof/>
          <w:szCs w:val="24"/>
        </w:rPr>
        <w:t>18</w:t>
      </w:r>
      <w:r w:rsidRPr="003350FF">
        <w:rPr>
          <w:noProof/>
          <w:szCs w:val="24"/>
        </w:rPr>
        <w:t>(15), 2143–2164. https://doi.org/10.3217/jucs-018-15-2143</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VR Intelligence. (2015). </w:t>
      </w:r>
      <w:r w:rsidRPr="003350FF">
        <w:rPr>
          <w:i/>
          <w:iCs/>
          <w:noProof/>
          <w:szCs w:val="24"/>
        </w:rPr>
        <w:t>Schell Games CEO, Jesse Schell talks VR and AR in 2016, 2020 and 2025</w:t>
      </w:r>
      <w:r w:rsidRPr="003350FF">
        <w:rPr>
          <w:noProof/>
          <w:szCs w:val="24"/>
        </w:rPr>
        <w:t>. [Video file]. Retrieved from https://www.youtube.com/watch?v=wD0bp0r-EpI</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Wetzel, R. (2013). A Case for Design Patterns supporting the Development of Mobile Mixed Reality Games. </w:t>
      </w:r>
      <w:r w:rsidRPr="003350FF">
        <w:rPr>
          <w:i/>
          <w:iCs/>
          <w:noProof/>
          <w:szCs w:val="24"/>
        </w:rPr>
        <w:t>Foundations of Digital Games</w:t>
      </w:r>
      <w:r w:rsidRPr="003350FF">
        <w:rPr>
          <w:noProof/>
          <w:szCs w:val="24"/>
        </w:rPr>
        <w:t>. Retrieved from http://www.fdg2013.org/program/workshops/papers/DPG2013/b6-wetzel.pdf</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Wetzel, R., McCall, R., Braun, A.-K., &amp; Broll, W. (2008). Guidelines for Designing Augmented Reality Games. In </w:t>
      </w:r>
      <w:r w:rsidRPr="003350FF">
        <w:rPr>
          <w:i/>
          <w:iCs/>
          <w:noProof/>
          <w:szCs w:val="24"/>
        </w:rPr>
        <w:t>Proceedings of the 2008 Conference on Future Play: Research, Play, Share</w:t>
      </w:r>
      <w:r w:rsidRPr="003350FF">
        <w:rPr>
          <w:noProof/>
          <w:szCs w:val="24"/>
        </w:rPr>
        <w:t xml:space="preserve"> (pp. 173–180). Retrieved from http://eprints.lincoln.ac.uk/24599/1/Wetzel et al. - 2008 - Guidelines for designing augmented reality games.pdf</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What is WEKIT? (n.d.). Retrieved January 2, 2017, from http://wekit.eu/</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White, R. M. (1987). A Sensor Classification Scheme. </w:t>
      </w:r>
      <w:r w:rsidRPr="003350FF">
        <w:rPr>
          <w:i/>
          <w:iCs/>
          <w:noProof/>
          <w:szCs w:val="24"/>
        </w:rPr>
        <w:t>IEEE Transactions on Ultrasonics, Ferroelectrics, and Frequency Control</w:t>
      </w:r>
      <w:r w:rsidRPr="003350FF">
        <w:rPr>
          <w:noProof/>
          <w:szCs w:val="24"/>
        </w:rPr>
        <w:t xml:space="preserve">, </w:t>
      </w:r>
      <w:r w:rsidRPr="003350FF">
        <w:rPr>
          <w:i/>
          <w:iCs/>
          <w:noProof/>
          <w:szCs w:val="24"/>
        </w:rPr>
        <w:t>34</w:t>
      </w:r>
      <w:r w:rsidRPr="003350FF">
        <w:rPr>
          <w:noProof/>
          <w:szCs w:val="24"/>
        </w:rPr>
        <w:t>(2), 124–126. Retrieved from http://ijlalhaider.pbworks.com/w/file/fetch/64130986/A Sensor Classification Scheme.pdf</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Wild, F. (2016). </w:t>
      </w:r>
      <w:r w:rsidRPr="003350FF">
        <w:rPr>
          <w:i/>
          <w:iCs/>
          <w:noProof/>
          <w:szCs w:val="24"/>
        </w:rPr>
        <w:t>User Interaction Design</w:t>
      </w:r>
      <w:r w:rsidRPr="003350FF">
        <w:rPr>
          <w:noProof/>
          <w:szCs w:val="24"/>
        </w:rPr>
        <w:t>. Internal WEKIT project document, London.</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Xu, Z., Xiang, C., Wen-Hui, W., Ji-Hai, Y., Lantz, V., &amp; Kong-Qiao, W. (2009). Hand Gesture Recognition and Virtual Game Control Based on 3D Accelerometer and EMG Sensors. In </w:t>
      </w:r>
      <w:r w:rsidRPr="003350FF">
        <w:rPr>
          <w:i/>
          <w:iCs/>
          <w:noProof/>
          <w:szCs w:val="24"/>
        </w:rPr>
        <w:t>Proceedings of the 14th international conference on Intelligent user interfaces</w:t>
      </w:r>
      <w:r w:rsidRPr="003350FF">
        <w:rPr>
          <w:noProof/>
          <w:szCs w:val="24"/>
        </w:rPr>
        <w:t xml:space="preserve"> (pp. 401–406). ACM. Retrieved from https://pdfs.semanticscholar.org/6878/79899cb5c520970fd76eaca8b79e4aee820d.pdf</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Yamabe, T., &amp; Nakajima, T. (2013). Playful training with augmented reality games: Case studies towards reality-oriented system design. </w:t>
      </w:r>
      <w:r w:rsidRPr="003350FF">
        <w:rPr>
          <w:i/>
          <w:iCs/>
          <w:noProof/>
          <w:szCs w:val="24"/>
        </w:rPr>
        <w:t>Multimedia Tools and Applications</w:t>
      </w:r>
      <w:r w:rsidRPr="003350FF">
        <w:rPr>
          <w:noProof/>
          <w:szCs w:val="24"/>
        </w:rPr>
        <w:t xml:space="preserve">, </w:t>
      </w:r>
      <w:r w:rsidRPr="003350FF">
        <w:rPr>
          <w:i/>
          <w:iCs/>
          <w:noProof/>
          <w:szCs w:val="24"/>
        </w:rPr>
        <w:t>62</w:t>
      </w:r>
      <w:r w:rsidRPr="003350FF">
        <w:rPr>
          <w:noProof/>
          <w:szCs w:val="24"/>
        </w:rPr>
        <w:t>(1), 259–286. https://doi.org/10.1007/s11042-011-0979-7</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You, S., &amp; Neumann, U. (2001). </w:t>
      </w:r>
      <w:r w:rsidRPr="003350FF">
        <w:rPr>
          <w:i/>
          <w:iCs/>
          <w:noProof/>
          <w:szCs w:val="24"/>
        </w:rPr>
        <w:t>Fusion of Vision and Gyro Tracking for Robust Augmented Reality Registration</w:t>
      </w:r>
      <w:r w:rsidRPr="003350FF">
        <w:rPr>
          <w:noProof/>
          <w:szCs w:val="24"/>
        </w:rPr>
        <w:t>. Retrieved from https://trac.v2.nl/export/5432/andres/Documentation/INS Kalman/fusion of vision and gyro tracking for AR.pdf</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Zagal, J. P., Mateas, M., Fernández-Vara, C., Hochhalter, B., &amp; Lichti, N. (2005). Towards an Ontological Language for Game Analysis. In </w:t>
      </w:r>
      <w:r w:rsidRPr="003350FF">
        <w:rPr>
          <w:i/>
          <w:iCs/>
          <w:noProof/>
          <w:szCs w:val="24"/>
        </w:rPr>
        <w:t>Proceedings of DiGRA 2005 Conference</w:t>
      </w:r>
      <w:r w:rsidRPr="003350FF">
        <w:rPr>
          <w:noProof/>
          <w:szCs w:val="24"/>
        </w:rPr>
        <w:t xml:space="preserve"> (pp. 3–14). Retrieved from https://users.soe.ucsc.edu/~michaelm/publications/zagal-</w:t>
      </w:r>
      <w:r w:rsidRPr="003350FF">
        <w:rPr>
          <w:noProof/>
          <w:szCs w:val="24"/>
        </w:rPr>
        <w:lastRenderedPageBreak/>
        <w:t>worlds-in-play-2007.pdf</w:t>
      </w:r>
    </w:p>
    <w:p w:rsidR="003350FF" w:rsidRPr="003350FF" w:rsidRDefault="003350FF" w:rsidP="003350FF">
      <w:pPr>
        <w:widowControl w:val="0"/>
        <w:autoSpaceDE w:val="0"/>
        <w:autoSpaceDN w:val="0"/>
        <w:adjustRightInd w:val="0"/>
        <w:ind w:left="480" w:hanging="480"/>
        <w:rPr>
          <w:noProof/>
        </w:rPr>
      </w:pPr>
      <w:r w:rsidRPr="003350FF">
        <w:rPr>
          <w:noProof/>
          <w:szCs w:val="24"/>
        </w:rPr>
        <w:t xml:space="preserve">Zhang, Z. (2012). Microsoft Kinect Sensor and Its Effect. </w:t>
      </w:r>
      <w:r w:rsidRPr="003350FF">
        <w:rPr>
          <w:i/>
          <w:iCs/>
          <w:noProof/>
          <w:szCs w:val="24"/>
        </w:rPr>
        <w:t>IEEE Multimedia</w:t>
      </w:r>
      <w:r w:rsidRPr="003350FF">
        <w:rPr>
          <w:noProof/>
          <w:szCs w:val="24"/>
        </w:rPr>
        <w:t xml:space="preserve">, </w:t>
      </w:r>
      <w:r w:rsidRPr="003350FF">
        <w:rPr>
          <w:i/>
          <w:iCs/>
          <w:noProof/>
          <w:szCs w:val="24"/>
        </w:rPr>
        <w:t>19</w:t>
      </w:r>
      <w:r w:rsidRPr="003350FF">
        <w:rPr>
          <w:noProof/>
          <w:szCs w:val="24"/>
        </w:rPr>
        <w:t>(2), 4–10. Retrieved from https://www.researchgate.net/profile/Zhengyou_Zhang/publication/254058710_Microsoft_Kinect_Sensor_and_Its_Effect/links/00b7d53ab783285cdb000000.pdf</w:t>
      </w:r>
    </w:p>
    <w:p w:rsidR="00EF395D" w:rsidRDefault="006B7192" w:rsidP="003350FF">
      <w:pPr>
        <w:widowControl w:val="0"/>
        <w:autoSpaceDE w:val="0"/>
        <w:autoSpaceDN w:val="0"/>
        <w:adjustRightInd w:val="0"/>
        <w:ind w:left="480" w:hanging="480"/>
        <w:rPr>
          <w:lang w:val="en-US"/>
        </w:rPr>
      </w:pPr>
      <w:r w:rsidRPr="00FE4109">
        <w:rPr>
          <w:lang w:val="en-US"/>
        </w:rPr>
        <w:fldChar w:fldCharType="end"/>
      </w:r>
      <w:r w:rsidR="00EF395D">
        <w:rPr>
          <w:lang w:val="en-US"/>
        </w:rPr>
        <w:br w:type="page"/>
      </w:r>
    </w:p>
    <w:p w:rsidR="004E780A" w:rsidRPr="004E780A" w:rsidRDefault="00B9740B" w:rsidP="004E780A">
      <w:pPr>
        <w:pStyle w:val="berschrift1"/>
        <w:rPr>
          <w:vanish/>
          <w:specVanish/>
        </w:rPr>
      </w:pPr>
      <w:bookmarkStart w:id="37" w:name="_Toc473653413"/>
      <w:r w:rsidRPr="00FE4109">
        <w:lastRenderedPageBreak/>
        <w:t>Appendix</w:t>
      </w:r>
      <w:bookmarkEnd w:id="37"/>
    </w:p>
    <w:p w:rsidR="00EF395D" w:rsidRPr="009B2422" w:rsidRDefault="009B2422" w:rsidP="009B2422">
      <w:pPr>
        <w:rPr>
          <w:vanish/>
          <w:specVanish/>
        </w:rPr>
      </w:pPr>
      <w:r>
        <w:rPr>
          <w:vanish/>
        </w:rPr>
        <w:t xml:space="preserve"> </w:t>
      </w:r>
      <w:r w:rsidR="009E436D">
        <w:t xml:space="preserve"> </w:t>
      </w:r>
      <w:r w:rsidR="00EF395D">
        <w:rPr>
          <w:noProof/>
        </w:rPr>
        <w:drawing>
          <wp:inline distT="0" distB="0" distL="0" distR="0" wp14:anchorId="43CA7E51" wp14:editId="4A5CCA02">
            <wp:extent cx="5753100" cy="8391525"/>
            <wp:effectExtent l="0" t="0" r="0" b="9525"/>
            <wp:docPr id="4" name="Grafik 4" descr="C:\Users\Felix\Desktop\Git\Bachelor\Survey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Git\Bachelor\Survey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64BE8DBC" wp14:editId="7D504B6C">
            <wp:extent cx="5753100" cy="8391525"/>
            <wp:effectExtent l="0" t="0" r="0" b="9525"/>
            <wp:docPr id="5" name="Grafik 5" descr="C:\Users\Felix\Desktop\Git\Bachelor\Surve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Survey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0C6A5E2E" wp14:editId="67ABCC6C">
            <wp:extent cx="5753100" cy="6715125"/>
            <wp:effectExtent l="0" t="0" r="0" b="9525"/>
            <wp:docPr id="6" name="Grafik 6" descr="C:\Users\Felix\Desktop\Git\Bachelor\Surve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elix\Desktop\Git\Bachelor\Survey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3100" cy="6715125"/>
                    </a:xfrm>
                    <a:prstGeom prst="rect">
                      <a:avLst/>
                    </a:prstGeom>
                    <a:noFill/>
                    <a:ln>
                      <a:noFill/>
                    </a:ln>
                  </pic:spPr>
                </pic:pic>
              </a:graphicData>
            </a:graphic>
          </wp:inline>
        </w:drawing>
      </w:r>
    </w:p>
    <w:p w:rsidR="009E436D" w:rsidRDefault="00EF395D" w:rsidP="009E436D">
      <w:pPr>
        <w:pStyle w:val="berschrift1"/>
      </w:pPr>
      <w:r>
        <w:br w:type="page"/>
      </w:r>
      <w:bookmarkStart w:id="38" w:name="_Toc473653414"/>
      <w:r w:rsidR="00392621" w:rsidRPr="009B2422">
        <w:lastRenderedPageBreak/>
        <w:t>Declaration of authenticity</w:t>
      </w:r>
      <w:bookmarkEnd w:id="38"/>
    </w:p>
    <w:p w:rsidR="00EF57BF" w:rsidRPr="0039477F" w:rsidRDefault="00EF57BF" w:rsidP="00EF57BF">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EF57BF" w:rsidRDefault="00EF57BF" w:rsidP="00EF57BF">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EF57BF" w:rsidRDefault="00EF57BF" w:rsidP="00EF57BF">
      <w:pPr>
        <w:pStyle w:val="StandardErstzeileneinzug"/>
      </w:pPr>
      <w:r w:rsidRPr="00392621">
        <w:t>I declare that all statements and information contained herein are true, correct and accurate to the best of my knowledge and belief.</w:t>
      </w:r>
    </w:p>
    <w:p w:rsidR="00EF57BF" w:rsidRDefault="00EF57BF" w:rsidP="00EF57BF">
      <w:pPr>
        <w:pStyle w:val="StandardErstzeileneinzug"/>
      </w:pPr>
    </w:p>
    <w:p w:rsidR="00EF57BF" w:rsidRPr="00392621" w:rsidRDefault="00EF57BF" w:rsidP="00EF57BF">
      <w:pPr>
        <w:pStyle w:val="StandardErstzeileneinzug"/>
      </w:pPr>
      <w:r>
        <w:t xml:space="preserve">Felix </w:t>
      </w:r>
      <w:proofErr w:type="spellStart"/>
      <w:r>
        <w:t>Emmerich</w:t>
      </w:r>
      <w:proofErr w:type="spellEnd"/>
    </w:p>
    <w:p w:rsidR="00392621" w:rsidRPr="00FE4109" w:rsidRDefault="00392621" w:rsidP="00EF57BF"/>
    <w:sectPr w:rsidR="00392621" w:rsidRPr="00FE4109" w:rsidSect="00865168">
      <w:headerReference w:type="even" r:id="rId17"/>
      <w:footerReference w:type="default" r:id="rId18"/>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elix" w:date="2017-01-31T21:14:00Z" w:initials="F">
    <w:p w:rsidR="005B0CC0" w:rsidRDefault="005B0CC0">
      <w:pPr>
        <w:pStyle w:val="Kommentartext"/>
      </w:pPr>
      <w:r>
        <w:rPr>
          <w:rStyle w:val="Kommentarzeichen"/>
        </w:rPr>
        <w:annotationRef/>
      </w:r>
      <w:r>
        <w:t>Shortcut</w:t>
      </w:r>
    </w:p>
  </w:comment>
  <w:comment w:id="28" w:author="Felix" w:date="2017-01-18T17:46:00Z" w:initials="F">
    <w:p w:rsidR="005B0CC0" w:rsidRDefault="005B0CC0">
      <w:pPr>
        <w:pStyle w:val="Kommentartext"/>
      </w:pPr>
      <w:r>
        <w:rPr>
          <w:rStyle w:val="Kommentarzeichen"/>
        </w:rPr>
        <w:annotationRef/>
      </w:r>
      <w:r>
        <w:t>Hier Text hin oder die Unterkategorien raus.</w:t>
      </w:r>
    </w:p>
  </w:comment>
  <w:comment w:id="34" w:author="Felix" w:date="2017-01-25T14:55:00Z" w:initials="F">
    <w:p w:rsidR="005B0CC0" w:rsidRDefault="005B0CC0">
      <w:pPr>
        <w:pStyle w:val="Kommentartext"/>
      </w:pPr>
      <w:r>
        <w:rPr>
          <w:rStyle w:val="Kommentarzeichen"/>
        </w:rPr>
        <w:annotationRef/>
      </w:r>
      <w:r>
        <w:t>Klassennamen, evtl. Diagramm</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07D7" w:rsidRDefault="000907D7">
      <w:r>
        <w:separator/>
      </w:r>
    </w:p>
  </w:endnote>
  <w:endnote w:type="continuationSeparator" w:id="0">
    <w:p w:rsidR="000907D7" w:rsidRDefault="000907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5B0CC0" w:rsidRPr="00F51235" w:rsidRDefault="005B0CC0">
        <w:pPr>
          <w:pStyle w:val="Fuzeile"/>
          <w:jc w:val="center"/>
        </w:pPr>
        <w:r w:rsidRPr="00F51235">
          <w:fldChar w:fldCharType="begin"/>
        </w:r>
        <w:r w:rsidRPr="00F51235">
          <w:instrText>PAGE   \* MERGEFORMAT</w:instrText>
        </w:r>
        <w:r w:rsidRPr="00F51235">
          <w:fldChar w:fldCharType="separate"/>
        </w:r>
        <w:r w:rsidR="00E71FCF">
          <w:rPr>
            <w:noProof/>
          </w:rPr>
          <w:t>50</w:t>
        </w:r>
        <w:r w:rsidRPr="00F51235">
          <w:fldChar w:fldCharType="end"/>
        </w:r>
      </w:p>
    </w:sdtContent>
  </w:sdt>
  <w:p w:rsidR="005B0CC0" w:rsidRDefault="005B0CC0">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07D7" w:rsidRDefault="000907D7">
      <w:r>
        <w:separator/>
      </w:r>
    </w:p>
  </w:footnote>
  <w:footnote w:type="continuationSeparator" w:id="0">
    <w:p w:rsidR="000907D7" w:rsidRDefault="000907D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0CC0" w:rsidRDefault="005B0CC0">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5B0CC0" w:rsidRDefault="005B0CC0">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0"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4418D4F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E03"/>
    <w:rsid w:val="00005B38"/>
    <w:rsid w:val="0000725C"/>
    <w:rsid w:val="00010015"/>
    <w:rsid w:val="0001080F"/>
    <w:rsid w:val="00011001"/>
    <w:rsid w:val="00012AF0"/>
    <w:rsid w:val="00013520"/>
    <w:rsid w:val="000143D0"/>
    <w:rsid w:val="00014DB6"/>
    <w:rsid w:val="000170EB"/>
    <w:rsid w:val="000171B3"/>
    <w:rsid w:val="0001758B"/>
    <w:rsid w:val="00017D29"/>
    <w:rsid w:val="0002119B"/>
    <w:rsid w:val="0002208A"/>
    <w:rsid w:val="00024818"/>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6427"/>
    <w:rsid w:val="00066653"/>
    <w:rsid w:val="0007220E"/>
    <w:rsid w:val="0007225C"/>
    <w:rsid w:val="0007556B"/>
    <w:rsid w:val="0007725F"/>
    <w:rsid w:val="00083360"/>
    <w:rsid w:val="00083A61"/>
    <w:rsid w:val="0008628C"/>
    <w:rsid w:val="000907D7"/>
    <w:rsid w:val="00094D31"/>
    <w:rsid w:val="000952FC"/>
    <w:rsid w:val="0009532E"/>
    <w:rsid w:val="00095995"/>
    <w:rsid w:val="00097B83"/>
    <w:rsid w:val="000A0992"/>
    <w:rsid w:val="000A24AB"/>
    <w:rsid w:val="000A255A"/>
    <w:rsid w:val="000A33F9"/>
    <w:rsid w:val="000A4275"/>
    <w:rsid w:val="000A5B8C"/>
    <w:rsid w:val="000A6530"/>
    <w:rsid w:val="000A6775"/>
    <w:rsid w:val="000A7144"/>
    <w:rsid w:val="000A7304"/>
    <w:rsid w:val="000A79BE"/>
    <w:rsid w:val="000B174E"/>
    <w:rsid w:val="000B2D2A"/>
    <w:rsid w:val="000B3665"/>
    <w:rsid w:val="000B3A17"/>
    <w:rsid w:val="000B5484"/>
    <w:rsid w:val="000B5FF7"/>
    <w:rsid w:val="000B604D"/>
    <w:rsid w:val="000C2881"/>
    <w:rsid w:val="000C3723"/>
    <w:rsid w:val="000C3B05"/>
    <w:rsid w:val="000C600D"/>
    <w:rsid w:val="000C64CC"/>
    <w:rsid w:val="000C68FB"/>
    <w:rsid w:val="000D118B"/>
    <w:rsid w:val="000D20DD"/>
    <w:rsid w:val="000D2AD1"/>
    <w:rsid w:val="000D2B62"/>
    <w:rsid w:val="000D35EE"/>
    <w:rsid w:val="000D4BBE"/>
    <w:rsid w:val="000D4F46"/>
    <w:rsid w:val="000D65C8"/>
    <w:rsid w:val="000D68A4"/>
    <w:rsid w:val="000D79A2"/>
    <w:rsid w:val="000D7D7F"/>
    <w:rsid w:val="000D7F7C"/>
    <w:rsid w:val="000E1B8D"/>
    <w:rsid w:val="000E2B4E"/>
    <w:rsid w:val="000E6263"/>
    <w:rsid w:val="000E66BC"/>
    <w:rsid w:val="000E720A"/>
    <w:rsid w:val="000F1325"/>
    <w:rsid w:val="000F419C"/>
    <w:rsid w:val="000F6C54"/>
    <w:rsid w:val="00100009"/>
    <w:rsid w:val="00101592"/>
    <w:rsid w:val="00102062"/>
    <w:rsid w:val="0010236A"/>
    <w:rsid w:val="00102438"/>
    <w:rsid w:val="00102F43"/>
    <w:rsid w:val="00103D56"/>
    <w:rsid w:val="00105473"/>
    <w:rsid w:val="00105D92"/>
    <w:rsid w:val="001070E4"/>
    <w:rsid w:val="001074FB"/>
    <w:rsid w:val="00107889"/>
    <w:rsid w:val="001100CD"/>
    <w:rsid w:val="001102FA"/>
    <w:rsid w:val="0011078D"/>
    <w:rsid w:val="001109EC"/>
    <w:rsid w:val="00110DF4"/>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7B8"/>
    <w:rsid w:val="00134127"/>
    <w:rsid w:val="001356AE"/>
    <w:rsid w:val="00136657"/>
    <w:rsid w:val="00140823"/>
    <w:rsid w:val="0014092A"/>
    <w:rsid w:val="00141BBA"/>
    <w:rsid w:val="00141EFF"/>
    <w:rsid w:val="0014236C"/>
    <w:rsid w:val="00142887"/>
    <w:rsid w:val="00142F94"/>
    <w:rsid w:val="001432DB"/>
    <w:rsid w:val="00144098"/>
    <w:rsid w:val="00144C28"/>
    <w:rsid w:val="001503BB"/>
    <w:rsid w:val="00150551"/>
    <w:rsid w:val="0015117B"/>
    <w:rsid w:val="00151E33"/>
    <w:rsid w:val="001525EF"/>
    <w:rsid w:val="001526EC"/>
    <w:rsid w:val="00152B6A"/>
    <w:rsid w:val="00153E9B"/>
    <w:rsid w:val="001546CC"/>
    <w:rsid w:val="00155014"/>
    <w:rsid w:val="00155647"/>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87470"/>
    <w:rsid w:val="00190344"/>
    <w:rsid w:val="0019049B"/>
    <w:rsid w:val="0019360B"/>
    <w:rsid w:val="0019484D"/>
    <w:rsid w:val="00195BB1"/>
    <w:rsid w:val="00197CBA"/>
    <w:rsid w:val="00197F70"/>
    <w:rsid w:val="001A2A8D"/>
    <w:rsid w:val="001A31D6"/>
    <w:rsid w:val="001A40F3"/>
    <w:rsid w:val="001A4861"/>
    <w:rsid w:val="001A5C60"/>
    <w:rsid w:val="001A5FE9"/>
    <w:rsid w:val="001A693B"/>
    <w:rsid w:val="001A7CC9"/>
    <w:rsid w:val="001B093C"/>
    <w:rsid w:val="001B1B51"/>
    <w:rsid w:val="001B23A2"/>
    <w:rsid w:val="001B2C8F"/>
    <w:rsid w:val="001B2DE0"/>
    <w:rsid w:val="001B4866"/>
    <w:rsid w:val="001B4E68"/>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7F26"/>
    <w:rsid w:val="001F06CE"/>
    <w:rsid w:val="001F12C7"/>
    <w:rsid w:val="001F1812"/>
    <w:rsid w:val="001F2E01"/>
    <w:rsid w:val="001F3BAC"/>
    <w:rsid w:val="001F402F"/>
    <w:rsid w:val="001F43A0"/>
    <w:rsid w:val="001F47D7"/>
    <w:rsid w:val="001F4A2E"/>
    <w:rsid w:val="001F50CF"/>
    <w:rsid w:val="001F7D33"/>
    <w:rsid w:val="002003C7"/>
    <w:rsid w:val="00200C11"/>
    <w:rsid w:val="00201B09"/>
    <w:rsid w:val="0020684F"/>
    <w:rsid w:val="00210076"/>
    <w:rsid w:val="00214511"/>
    <w:rsid w:val="00214AC0"/>
    <w:rsid w:val="00214C4E"/>
    <w:rsid w:val="00216FC9"/>
    <w:rsid w:val="002201C3"/>
    <w:rsid w:val="00220709"/>
    <w:rsid w:val="00221D7F"/>
    <w:rsid w:val="0022228D"/>
    <w:rsid w:val="002231FE"/>
    <w:rsid w:val="00223976"/>
    <w:rsid w:val="00227852"/>
    <w:rsid w:val="0022787A"/>
    <w:rsid w:val="00230DB6"/>
    <w:rsid w:val="0023107D"/>
    <w:rsid w:val="002319D6"/>
    <w:rsid w:val="00232326"/>
    <w:rsid w:val="00232539"/>
    <w:rsid w:val="00232E7A"/>
    <w:rsid w:val="002335DB"/>
    <w:rsid w:val="0023392B"/>
    <w:rsid w:val="00234710"/>
    <w:rsid w:val="002368A5"/>
    <w:rsid w:val="00236B75"/>
    <w:rsid w:val="00237D33"/>
    <w:rsid w:val="00240689"/>
    <w:rsid w:val="00241013"/>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66F0F"/>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494A"/>
    <w:rsid w:val="002A532D"/>
    <w:rsid w:val="002A5F0C"/>
    <w:rsid w:val="002A6024"/>
    <w:rsid w:val="002A6F92"/>
    <w:rsid w:val="002B234A"/>
    <w:rsid w:val="002B2D27"/>
    <w:rsid w:val="002B386F"/>
    <w:rsid w:val="002B3884"/>
    <w:rsid w:val="002B5F24"/>
    <w:rsid w:val="002C0339"/>
    <w:rsid w:val="002C0519"/>
    <w:rsid w:val="002C07ED"/>
    <w:rsid w:val="002C0D74"/>
    <w:rsid w:val="002C1F0A"/>
    <w:rsid w:val="002C2349"/>
    <w:rsid w:val="002C2AC0"/>
    <w:rsid w:val="002C5C78"/>
    <w:rsid w:val="002C7EB9"/>
    <w:rsid w:val="002D29BB"/>
    <w:rsid w:val="002D3453"/>
    <w:rsid w:val="002D3C2C"/>
    <w:rsid w:val="002D4E8C"/>
    <w:rsid w:val="002E1DB2"/>
    <w:rsid w:val="002E5959"/>
    <w:rsid w:val="002E5C4C"/>
    <w:rsid w:val="002E6FDC"/>
    <w:rsid w:val="002F04EE"/>
    <w:rsid w:val="002F1A90"/>
    <w:rsid w:val="002F6413"/>
    <w:rsid w:val="002F6AA5"/>
    <w:rsid w:val="003005DA"/>
    <w:rsid w:val="003012A5"/>
    <w:rsid w:val="003035CE"/>
    <w:rsid w:val="00303DF4"/>
    <w:rsid w:val="00304D3A"/>
    <w:rsid w:val="003052E7"/>
    <w:rsid w:val="003104FE"/>
    <w:rsid w:val="00310E30"/>
    <w:rsid w:val="00311802"/>
    <w:rsid w:val="0031219E"/>
    <w:rsid w:val="00313742"/>
    <w:rsid w:val="003140F4"/>
    <w:rsid w:val="0031563A"/>
    <w:rsid w:val="003163F7"/>
    <w:rsid w:val="00316ACA"/>
    <w:rsid w:val="00321BD2"/>
    <w:rsid w:val="00324D74"/>
    <w:rsid w:val="00326E04"/>
    <w:rsid w:val="00327817"/>
    <w:rsid w:val="00327C3B"/>
    <w:rsid w:val="00330C15"/>
    <w:rsid w:val="00331912"/>
    <w:rsid w:val="0033222C"/>
    <w:rsid w:val="0033405F"/>
    <w:rsid w:val="00334512"/>
    <w:rsid w:val="003350FF"/>
    <w:rsid w:val="0033699F"/>
    <w:rsid w:val="00337344"/>
    <w:rsid w:val="00337837"/>
    <w:rsid w:val="00340D6A"/>
    <w:rsid w:val="00342621"/>
    <w:rsid w:val="0034750E"/>
    <w:rsid w:val="00354BE8"/>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1B10"/>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0108"/>
    <w:rsid w:val="003B2DE1"/>
    <w:rsid w:val="003B5037"/>
    <w:rsid w:val="003B65EE"/>
    <w:rsid w:val="003B76BB"/>
    <w:rsid w:val="003B7ED6"/>
    <w:rsid w:val="003C13F5"/>
    <w:rsid w:val="003C240E"/>
    <w:rsid w:val="003C37EE"/>
    <w:rsid w:val="003C3893"/>
    <w:rsid w:val="003C4B9A"/>
    <w:rsid w:val="003C5397"/>
    <w:rsid w:val="003C5B39"/>
    <w:rsid w:val="003C738A"/>
    <w:rsid w:val="003D0F8A"/>
    <w:rsid w:val="003D2F21"/>
    <w:rsid w:val="003E14C7"/>
    <w:rsid w:val="003E1ADB"/>
    <w:rsid w:val="003E1D17"/>
    <w:rsid w:val="003E244C"/>
    <w:rsid w:val="003E24FF"/>
    <w:rsid w:val="003E2F43"/>
    <w:rsid w:val="003E4F25"/>
    <w:rsid w:val="003E63F8"/>
    <w:rsid w:val="003E6507"/>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223E"/>
    <w:rsid w:val="00446BC4"/>
    <w:rsid w:val="00450A24"/>
    <w:rsid w:val="00452967"/>
    <w:rsid w:val="00452E1D"/>
    <w:rsid w:val="004539EE"/>
    <w:rsid w:val="0045779C"/>
    <w:rsid w:val="00460A8A"/>
    <w:rsid w:val="00460D4C"/>
    <w:rsid w:val="00463244"/>
    <w:rsid w:val="00463CA2"/>
    <w:rsid w:val="00465359"/>
    <w:rsid w:val="00465FD4"/>
    <w:rsid w:val="004674F2"/>
    <w:rsid w:val="004724A9"/>
    <w:rsid w:val="0047487C"/>
    <w:rsid w:val="00475F9E"/>
    <w:rsid w:val="004761C4"/>
    <w:rsid w:val="00477763"/>
    <w:rsid w:val="00480CEE"/>
    <w:rsid w:val="004841E4"/>
    <w:rsid w:val="00484AF9"/>
    <w:rsid w:val="0048624F"/>
    <w:rsid w:val="00486FC1"/>
    <w:rsid w:val="00490589"/>
    <w:rsid w:val="00492C4A"/>
    <w:rsid w:val="0049398E"/>
    <w:rsid w:val="00494EEF"/>
    <w:rsid w:val="004959D8"/>
    <w:rsid w:val="00497094"/>
    <w:rsid w:val="004A0BD1"/>
    <w:rsid w:val="004A44C9"/>
    <w:rsid w:val="004B1B0B"/>
    <w:rsid w:val="004B2174"/>
    <w:rsid w:val="004B5020"/>
    <w:rsid w:val="004B5551"/>
    <w:rsid w:val="004B5BEA"/>
    <w:rsid w:val="004C304E"/>
    <w:rsid w:val="004C3BA7"/>
    <w:rsid w:val="004C6F95"/>
    <w:rsid w:val="004D1A4F"/>
    <w:rsid w:val="004D284A"/>
    <w:rsid w:val="004D4AB4"/>
    <w:rsid w:val="004D57FD"/>
    <w:rsid w:val="004D788B"/>
    <w:rsid w:val="004E06D1"/>
    <w:rsid w:val="004E0FA7"/>
    <w:rsid w:val="004E1639"/>
    <w:rsid w:val="004E24E8"/>
    <w:rsid w:val="004E265D"/>
    <w:rsid w:val="004E2E0B"/>
    <w:rsid w:val="004E37A4"/>
    <w:rsid w:val="004E3CA3"/>
    <w:rsid w:val="004E465F"/>
    <w:rsid w:val="004E4BD8"/>
    <w:rsid w:val="004E57B8"/>
    <w:rsid w:val="004E77F0"/>
    <w:rsid w:val="004E780A"/>
    <w:rsid w:val="004E7915"/>
    <w:rsid w:val="004E7EBE"/>
    <w:rsid w:val="004F1829"/>
    <w:rsid w:val="005000CB"/>
    <w:rsid w:val="00500405"/>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2076"/>
    <w:rsid w:val="00513009"/>
    <w:rsid w:val="00513909"/>
    <w:rsid w:val="00514B29"/>
    <w:rsid w:val="00515230"/>
    <w:rsid w:val="00515478"/>
    <w:rsid w:val="00515BB7"/>
    <w:rsid w:val="00515F69"/>
    <w:rsid w:val="00520DBE"/>
    <w:rsid w:val="005248B8"/>
    <w:rsid w:val="00524AD2"/>
    <w:rsid w:val="00525645"/>
    <w:rsid w:val="00525C02"/>
    <w:rsid w:val="00525E7F"/>
    <w:rsid w:val="005270FC"/>
    <w:rsid w:val="005308D4"/>
    <w:rsid w:val="00532355"/>
    <w:rsid w:val="00532D8A"/>
    <w:rsid w:val="0054046A"/>
    <w:rsid w:val="00540616"/>
    <w:rsid w:val="00540E6B"/>
    <w:rsid w:val="005425E1"/>
    <w:rsid w:val="0054272A"/>
    <w:rsid w:val="00542F3A"/>
    <w:rsid w:val="00543F66"/>
    <w:rsid w:val="005453CD"/>
    <w:rsid w:val="00546267"/>
    <w:rsid w:val="00546973"/>
    <w:rsid w:val="00547B5E"/>
    <w:rsid w:val="00550EFF"/>
    <w:rsid w:val="00551309"/>
    <w:rsid w:val="005551EA"/>
    <w:rsid w:val="00555A01"/>
    <w:rsid w:val="005602E0"/>
    <w:rsid w:val="0056096D"/>
    <w:rsid w:val="005617F6"/>
    <w:rsid w:val="00561877"/>
    <w:rsid w:val="005620AF"/>
    <w:rsid w:val="00567F9E"/>
    <w:rsid w:val="00570DC7"/>
    <w:rsid w:val="00571B54"/>
    <w:rsid w:val="00573617"/>
    <w:rsid w:val="005747BE"/>
    <w:rsid w:val="00576202"/>
    <w:rsid w:val="00577017"/>
    <w:rsid w:val="00577421"/>
    <w:rsid w:val="005808D7"/>
    <w:rsid w:val="00582CC7"/>
    <w:rsid w:val="00582DDB"/>
    <w:rsid w:val="00587CB8"/>
    <w:rsid w:val="00587CC4"/>
    <w:rsid w:val="0059014E"/>
    <w:rsid w:val="00590599"/>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CC0"/>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89"/>
    <w:rsid w:val="00646EC6"/>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7CFE"/>
    <w:rsid w:val="00667E68"/>
    <w:rsid w:val="0067009A"/>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5B63"/>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4D08"/>
    <w:rsid w:val="006F5ABF"/>
    <w:rsid w:val="006F5B6C"/>
    <w:rsid w:val="006F692A"/>
    <w:rsid w:val="006F7C5C"/>
    <w:rsid w:val="00701663"/>
    <w:rsid w:val="0070191E"/>
    <w:rsid w:val="007053B6"/>
    <w:rsid w:val="007057F9"/>
    <w:rsid w:val="00706411"/>
    <w:rsid w:val="00711AEE"/>
    <w:rsid w:val="00714AC2"/>
    <w:rsid w:val="0071521B"/>
    <w:rsid w:val="00715356"/>
    <w:rsid w:val="00715C77"/>
    <w:rsid w:val="007176BE"/>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1DA7"/>
    <w:rsid w:val="0074353A"/>
    <w:rsid w:val="00744417"/>
    <w:rsid w:val="00744F91"/>
    <w:rsid w:val="007473E3"/>
    <w:rsid w:val="00751759"/>
    <w:rsid w:val="00752090"/>
    <w:rsid w:val="007523BF"/>
    <w:rsid w:val="00754655"/>
    <w:rsid w:val="00754D66"/>
    <w:rsid w:val="00755BB4"/>
    <w:rsid w:val="00756E65"/>
    <w:rsid w:val="00760201"/>
    <w:rsid w:val="007624AF"/>
    <w:rsid w:val="00767327"/>
    <w:rsid w:val="007726FC"/>
    <w:rsid w:val="00774CF3"/>
    <w:rsid w:val="00776C09"/>
    <w:rsid w:val="00776D5B"/>
    <w:rsid w:val="00780D31"/>
    <w:rsid w:val="00783476"/>
    <w:rsid w:val="00783AA8"/>
    <w:rsid w:val="007858EB"/>
    <w:rsid w:val="007878CE"/>
    <w:rsid w:val="00787D70"/>
    <w:rsid w:val="00790866"/>
    <w:rsid w:val="00791CD6"/>
    <w:rsid w:val="00793117"/>
    <w:rsid w:val="00793DD3"/>
    <w:rsid w:val="007952DA"/>
    <w:rsid w:val="00795AE2"/>
    <w:rsid w:val="00795FCE"/>
    <w:rsid w:val="0079615A"/>
    <w:rsid w:val="007969D5"/>
    <w:rsid w:val="007A04E4"/>
    <w:rsid w:val="007A1917"/>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36C"/>
    <w:rsid w:val="007E36E9"/>
    <w:rsid w:val="007E5FE1"/>
    <w:rsid w:val="007F2D40"/>
    <w:rsid w:val="007F3549"/>
    <w:rsid w:val="007F43F3"/>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679BF"/>
    <w:rsid w:val="0087048D"/>
    <w:rsid w:val="008734F6"/>
    <w:rsid w:val="00873C1B"/>
    <w:rsid w:val="008745AC"/>
    <w:rsid w:val="00877967"/>
    <w:rsid w:val="00883828"/>
    <w:rsid w:val="00883C13"/>
    <w:rsid w:val="00883D76"/>
    <w:rsid w:val="008845E4"/>
    <w:rsid w:val="00884F4E"/>
    <w:rsid w:val="00885F91"/>
    <w:rsid w:val="00886C08"/>
    <w:rsid w:val="0088735E"/>
    <w:rsid w:val="0089155E"/>
    <w:rsid w:val="008918EA"/>
    <w:rsid w:val="00891CBF"/>
    <w:rsid w:val="0089279D"/>
    <w:rsid w:val="00892901"/>
    <w:rsid w:val="008950DA"/>
    <w:rsid w:val="0089625D"/>
    <w:rsid w:val="008971B2"/>
    <w:rsid w:val="008A02DF"/>
    <w:rsid w:val="008A1288"/>
    <w:rsid w:val="008A1FAB"/>
    <w:rsid w:val="008A427B"/>
    <w:rsid w:val="008A4B74"/>
    <w:rsid w:val="008A57FF"/>
    <w:rsid w:val="008A74BB"/>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35B"/>
    <w:rsid w:val="008E4E58"/>
    <w:rsid w:val="008E7BAD"/>
    <w:rsid w:val="008E7C14"/>
    <w:rsid w:val="008F127E"/>
    <w:rsid w:val="008F2D0E"/>
    <w:rsid w:val="008F3202"/>
    <w:rsid w:val="008F3C94"/>
    <w:rsid w:val="008F428D"/>
    <w:rsid w:val="008F4591"/>
    <w:rsid w:val="008F60CE"/>
    <w:rsid w:val="008F62DF"/>
    <w:rsid w:val="008F7517"/>
    <w:rsid w:val="00900408"/>
    <w:rsid w:val="009043E5"/>
    <w:rsid w:val="00905052"/>
    <w:rsid w:val="0090595B"/>
    <w:rsid w:val="00907606"/>
    <w:rsid w:val="009108CD"/>
    <w:rsid w:val="0091288D"/>
    <w:rsid w:val="009135E1"/>
    <w:rsid w:val="00914A17"/>
    <w:rsid w:val="00917132"/>
    <w:rsid w:val="00920E2C"/>
    <w:rsid w:val="00921457"/>
    <w:rsid w:val="00921A2E"/>
    <w:rsid w:val="00922848"/>
    <w:rsid w:val="00922FD2"/>
    <w:rsid w:val="009246FE"/>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D9"/>
    <w:rsid w:val="00970308"/>
    <w:rsid w:val="0097147D"/>
    <w:rsid w:val="00971773"/>
    <w:rsid w:val="009717E4"/>
    <w:rsid w:val="009718EB"/>
    <w:rsid w:val="00971B0C"/>
    <w:rsid w:val="009736DF"/>
    <w:rsid w:val="0097466D"/>
    <w:rsid w:val="009754E7"/>
    <w:rsid w:val="00976BAA"/>
    <w:rsid w:val="00976E82"/>
    <w:rsid w:val="009779A3"/>
    <w:rsid w:val="0098050A"/>
    <w:rsid w:val="00980AD9"/>
    <w:rsid w:val="00980FD5"/>
    <w:rsid w:val="0098574B"/>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A6414"/>
    <w:rsid w:val="009B04D3"/>
    <w:rsid w:val="009B121A"/>
    <w:rsid w:val="009B12B4"/>
    <w:rsid w:val="009B2422"/>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6325"/>
    <w:rsid w:val="009D7A62"/>
    <w:rsid w:val="009D7FA1"/>
    <w:rsid w:val="009E0630"/>
    <w:rsid w:val="009E105C"/>
    <w:rsid w:val="009E2222"/>
    <w:rsid w:val="009E2F1D"/>
    <w:rsid w:val="009E3F73"/>
    <w:rsid w:val="009E436D"/>
    <w:rsid w:val="009E4BC6"/>
    <w:rsid w:val="009E58BC"/>
    <w:rsid w:val="009F09F6"/>
    <w:rsid w:val="009F0A35"/>
    <w:rsid w:val="009F16C5"/>
    <w:rsid w:val="009F25BD"/>
    <w:rsid w:val="009F2CD5"/>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0BFD"/>
    <w:rsid w:val="00A2288E"/>
    <w:rsid w:val="00A23A51"/>
    <w:rsid w:val="00A23FCF"/>
    <w:rsid w:val="00A251D8"/>
    <w:rsid w:val="00A253E0"/>
    <w:rsid w:val="00A26BA9"/>
    <w:rsid w:val="00A27251"/>
    <w:rsid w:val="00A30697"/>
    <w:rsid w:val="00A30F87"/>
    <w:rsid w:val="00A3235E"/>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2B5"/>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77660"/>
    <w:rsid w:val="00A8201E"/>
    <w:rsid w:val="00A82108"/>
    <w:rsid w:val="00A82DA1"/>
    <w:rsid w:val="00A82E0B"/>
    <w:rsid w:val="00A83126"/>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375E"/>
    <w:rsid w:val="00AB4412"/>
    <w:rsid w:val="00AB584F"/>
    <w:rsid w:val="00AB592C"/>
    <w:rsid w:val="00AB6B66"/>
    <w:rsid w:val="00AB74FD"/>
    <w:rsid w:val="00AC045C"/>
    <w:rsid w:val="00AC08A1"/>
    <w:rsid w:val="00AC224E"/>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648"/>
    <w:rsid w:val="00B0082D"/>
    <w:rsid w:val="00B009A7"/>
    <w:rsid w:val="00B01CBA"/>
    <w:rsid w:val="00B030B9"/>
    <w:rsid w:val="00B03563"/>
    <w:rsid w:val="00B03B27"/>
    <w:rsid w:val="00B03D2C"/>
    <w:rsid w:val="00B05133"/>
    <w:rsid w:val="00B0633C"/>
    <w:rsid w:val="00B07299"/>
    <w:rsid w:val="00B07A9B"/>
    <w:rsid w:val="00B109FB"/>
    <w:rsid w:val="00B10DD6"/>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448"/>
    <w:rsid w:val="00B517A1"/>
    <w:rsid w:val="00B55CBD"/>
    <w:rsid w:val="00B55E5D"/>
    <w:rsid w:val="00B56666"/>
    <w:rsid w:val="00B576BE"/>
    <w:rsid w:val="00B60F3D"/>
    <w:rsid w:val="00B62C35"/>
    <w:rsid w:val="00B6374A"/>
    <w:rsid w:val="00B65539"/>
    <w:rsid w:val="00B66000"/>
    <w:rsid w:val="00B66AE2"/>
    <w:rsid w:val="00B700AF"/>
    <w:rsid w:val="00B71626"/>
    <w:rsid w:val="00B730EA"/>
    <w:rsid w:val="00B74239"/>
    <w:rsid w:val="00B745FA"/>
    <w:rsid w:val="00B75D22"/>
    <w:rsid w:val="00B75FFD"/>
    <w:rsid w:val="00B776C4"/>
    <w:rsid w:val="00B809BD"/>
    <w:rsid w:val="00B80BAF"/>
    <w:rsid w:val="00B8132E"/>
    <w:rsid w:val="00B83753"/>
    <w:rsid w:val="00B83B57"/>
    <w:rsid w:val="00B84BFF"/>
    <w:rsid w:val="00B84F40"/>
    <w:rsid w:val="00B8691A"/>
    <w:rsid w:val="00B86BDA"/>
    <w:rsid w:val="00B91A05"/>
    <w:rsid w:val="00B91C9E"/>
    <w:rsid w:val="00B94559"/>
    <w:rsid w:val="00B94732"/>
    <w:rsid w:val="00B950CB"/>
    <w:rsid w:val="00B955FC"/>
    <w:rsid w:val="00B96D3F"/>
    <w:rsid w:val="00B96E6D"/>
    <w:rsid w:val="00B9740B"/>
    <w:rsid w:val="00BA0882"/>
    <w:rsid w:val="00BA16D8"/>
    <w:rsid w:val="00BA2973"/>
    <w:rsid w:val="00BA2B77"/>
    <w:rsid w:val="00BA2FAA"/>
    <w:rsid w:val="00BA334A"/>
    <w:rsid w:val="00BA47E4"/>
    <w:rsid w:val="00BA4E61"/>
    <w:rsid w:val="00BA5E6C"/>
    <w:rsid w:val="00BA74DA"/>
    <w:rsid w:val="00BA7B81"/>
    <w:rsid w:val="00BA7FB3"/>
    <w:rsid w:val="00BB151A"/>
    <w:rsid w:val="00BB35FF"/>
    <w:rsid w:val="00BB373C"/>
    <w:rsid w:val="00BB4C07"/>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3301"/>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6856"/>
    <w:rsid w:val="00C31039"/>
    <w:rsid w:val="00C32318"/>
    <w:rsid w:val="00C3676C"/>
    <w:rsid w:val="00C3685B"/>
    <w:rsid w:val="00C37349"/>
    <w:rsid w:val="00C40B98"/>
    <w:rsid w:val="00C42F11"/>
    <w:rsid w:val="00C435DF"/>
    <w:rsid w:val="00C43637"/>
    <w:rsid w:val="00C44A9B"/>
    <w:rsid w:val="00C4539F"/>
    <w:rsid w:val="00C45B97"/>
    <w:rsid w:val="00C45FA2"/>
    <w:rsid w:val="00C50026"/>
    <w:rsid w:val="00C51342"/>
    <w:rsid w:val="00C552BB"/>
    <w:rsid w:val="00C55805"/>
    <w:rsid w:val="00C55CC0"/>
    <w:rsid w:val="00C569D8"/>
    <w:rsid w:val="00C570E4"/>
    <w:rsid w:val="00C57B40"/>
    <w:rsid w:val="00C57BC1"/>
    <w:rsid w:val="00C60081"/>
    <w:rsid w:val="00C628EE"/>
    <w:rsid w:val="00C62A8F"/>
    <w:rsid w:val="00C63A79"/>
    <w:rsid w:val="00C64013"/>
    <w:rsid w:val="00C6623A"/>
    <w:rsid w:val="00C709C1"/>
    <w:rsid w:val="00C712DB"/>
    <w:rsid w:val="00C71708"/>
    <w:rsid w:val="00C71A78"/>
    <w:rsid w:val="00C71EF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97591"/>
    <w:rsid w:val="00CA0EB4"/>
    <w:rsid w:val="00CA1817"/>
    <w:rsid w:val="00CA2E41"/>
    <w:rsid w:val="00CA35F5"/>
    <w:rsid w:val="00CA4044"/>
    <w:rsid w:val="00CB151E"/>
    <w:rsid w:val="00CB1ED3"/>
    <w:rsid w:val="00CB3A12"/>
    <w:rsid w:val="00CB40C7"/>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1729"/>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806"/>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6FB"/>
    <w:rsid w:val="00D54746"/>
    <w:rsid w:val="00D54888"/>
    <w:rsid w:val="00D60273"/>
    <w:rsid w:val="00D60ADC"/>
    <w:rsid w:val="00D60D5B"/>
    <w:rsid w:val="00D62371"/>
    <w:rsid w:val="00D63783"/>
    <w:rsid w:val="00D6381C"/>
    <w:rsid w:val="00D63BC6"/>
    <w:rsid w:val="00D665A7"/>
    <w:rsid w:val="00D677EA"/>
    <w:rsid w:val="00D7032C"/>
    <w:rsid w:val="00D70783"/>
    <w:rsid w:val="00D70FF6"/>
    <w:rsid w:val="00D7139D"/>
    <w:rsid w:val="00D72E6F"/>
    <w:rsid w:val="00D72E8C"/>
    <w:rsid w:val="00D72FBF"/>
    <w:rsid w:val="00D73F5C"/>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65B5"/>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1992"/>
    <w:rsid w:val="00DD26B4"/>
    <w:rsid w:val="00DD6364"/>
    <w:rsid w:val="00DD6869"/>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4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25A9F"/>
    <w:rsid w:val="00E3080D"/>
    <w:rsid w:val="00E32CEA"/>
    <w:rsid w:val="00E33E66"/>
    <w:rsid w:val="00E35785"/>
    <w:rsid w:val="00E37B65"/>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67761"/>
    <w:rsid w:val="00E71028"/>
    <w:rsid w:val="00E71952"/>
    <w:rsid w:val="00E71FCF"/>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95D"/>
    <w:rsid w:val="00EF3A7F"/>
    <w:rsid w:val="00EF3B2C"/>
    <w:rsid w:val="00EF40A7"/>
    <w:rsid w:val="00EF4449"/>
    <w:rsid w:val="00EF462B"/>
    <w:rsid w:val="00EF57BF"/>
    <w:rsid w:val="00EF62C5"/>
    <w:rsid w:val="00EF661E"/>
    <w:rsid w:val="00F0070D"/>
    <w:rsid w:val="00F03171"/>
    <w:rsid w:val="00F03CB4"/>
    <w:rsid w:val="00F0591E"/>
    <w:rsid w:val="00F071C7"/>
    <w:rsid w:val="00F07700"/>
    <w:rsid w:val="00F108F0"/>
    <w:rsid w:val="00F123A7"/>
    <w:rsid w:val="00F125FF"/>
    <w:rsid w:val="00F13627"/>
    <w:rsid w:val="00F15313"/>
    <w:rsid w:val="00F17EF5"/>
    <w:rsid w:val="00F20389"/>
    <w:rsid w:val="00F20A7C"/>
    <w:rsid w:val="00F20EB9"/>
    <w:rsid w:val="00F22A6E"/>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2729"/>
    <w:rsid w:val="00F45085"/>
    <w:rsid w:val="00F45C89"/>
    <w:rsid w:val="00F50C14"/>
    <w:rsid w:val="00F51235"/>
    <w:rsid w:val="00F51589"/>
    <w:rsid w:val="00F52603"/>
    <w:rsid w:val="00F53F72"/>
    <w:rsid w:val="00F55D1E"/>
    <w:rsid w:val="00F57265"/>
    <w:rsid w:val="00F6088B"/>
    <w:rsid w:val="00F60901"/>
    <w:rsid w:val="00F64396"/>
    <w:rsid w:val="00F67C62"/>
    <w:rsid w:val="00F67CA1"/>
    <w:rsid w:val="00F67CED"/>
    <w:rsid w:val="00F70B35"/>
    <w:rsid w:val="00F70E52"/>
    <w:rsid w:val="00F72029"/>
    <w:rsid w:val="00F747FA"/>
    <w:rsid w:val="00F7718E"/>
    <w:rsid w:val="00F8030E"/>
    <w:rsid w:val="00F8102B"/>
    <w:rsid w:val="00F859AB"/>
    <w:rsid w:val="00F87A89"/>
    <w:rsid w:val="00F911E0"/>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eveloper.microsoft.com/en-us/windows/holographic/academy"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comments" Target="comments.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5.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820153-F5D6-474D-AE21-1B3C3E687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50</Pages>
  <Words>57259</Words>
  <Characters>360736</Characters>
  <Application>Microsoft Office Word</Application>
  <DocSecurity>0</DocSecurity>
  <Lines>3006</Lines>
  <Paragraphs>834</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171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69</cp:revision>
  <cp:lastPrinted>2017-01-30T21:18:00Z</cp:lastPrinted>
  <dcterms:created xsi:type="dcterms:W3CDTF">2017-01-30T21:17:00Z</dcterms:created>
  <dcterms:modified xsi:type="dcterms:W3CDTF">2017-01-31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